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88D6F" w14:textId="32D80D0E" w:rsidR="006E4797" w:rsidRPr="00D52643" w:rsidRDefault="00551D82" w:rsidP="00D52643">
      <w:pPr>
        <w:pBdr>
          <w:top w:val="nil"/>
          <w:left w:val="nil"/>
          <w:bottom w:val="nil"/>
          <w:right w:val="nil"/>
          <w:between w:val="nil"/>
        </w:pBdr>
        <w:rPr>
          <w:color w:val="000000"/>
        </w:rPr>
      </w:pPr>
      <w:r w:rsidRPr="00D52643">
        <w:rPr>
          <w:b/>
          <w:color w:val="000000"/>
        </w:rPr>
        <w:t>TITLE:</w:t>
      </w:r>
    </w:p>
    <w:p w14:paraId="38F69EC3" w14:textId="0C13B118" w:rsidR="006E4797" w:rsidRPr="00D52643" w:rsidRDefault="00731125" w:rsidP="00D52643">
      <w:r w:rsidRPr="00D52643">
        <w:t xml:space="preserve">A </w:t>
      </w:r>
      <w:r w:rsidR="00D52643">
        <w:t>M</w:t>
      </w:r>
      <w:r w:rsidRPr="00D52643">
        <w:t xml:space="preserve">odel </w:t>
      </w:r>
      <w:r w:rsidR="00D52643">
        <w:t>o</w:t>
      </w:r>
      <w:r w:rsidR="00D52643" w:rsidRPr="00D52643">
        <w:t xml:space="preserve">f </w:t>
      </w:r>
      <w:r w:rsidR="00D52643">
        <w:t>E</w:t>
      </w:r>
      <w:r w:rsidRPr="00D52643">
        <w:t xml:space="preserve">xperimental </w:t>
      </w:r>
      <w:r w:rsidR="00D52643" w:rsidRPr="00D52643">
        <w:t xml:space="preserve">Steatosis </w:t>
      </w:r>
      <w:r w:rsidR="00D52643" w:rsidRPr="00D52643">
        <w:rPr>
          <w:i/>
        </w:rPr>
        <w:t>In Vitro</w:t>
      </w:r>
      <w:r w:rsidR="00D52643" w:rsidRPr="00D52643">
        <w:t xml:space="preserve">: Hepatocyte Cell Culture </w:t>
      </w:r>
      <w:r w:rsidR="00D52643">
        <w:t>i</w:t>
      </w:r>
      <w:r w:rsidR="00D52643" w:rsidRPr="00D52643">
        <w:t>n Lipid Overload-Conditioned Medium</w:t>
      </w:r>
    </w:p>
    <w:p w14:paraId="68356499" w14:textId="77777777" w:rsidR="00731125" w:rsidRPr="00D52643" w:rsidRDefault="00731125" w:rsidP="00D52643">
      <w:pPr>
        <w:rPr>
          <w:b/>
        </w:rPr>
      </w:pPr>
    </w:p>
    <w:p w14:paraId="63611F8A" w14:textId="77777777" w:rsidR="006E4797" w:rsidRPr="00D52643" w:rsidRDefault="00551D82" w:rsidP="00D52643">
      <w:pPr>
        <w:rPr>
          <w:color w:val="808080"/>
        </w:rPr>
      </w:pPr>
      <w:r w:rsidRPr="00D52643">
        <w:rPr>
          <w:b/>
        </w:rPr>
        <w:t>AUTHORS AND AFFILIATIONS:</w:t>
      </w:r>
    </w:p>
    <w:p w14:paraId="2003E8CC" w14:textId="45EABF75" w:rsidR="00214821" w:rsidRPr="004719E2" w:rsidRDefault="00214821" w:rsidP="00D52643">
      <w:pPr>
        <w:pBdr>
          <w:top w:val="nil"/>
          <w:left w:val="nil"/>
          <w:bottom w:val="nil"/>
          <w:right w:val="nil"/>
          <w:between w:val="nil"/>
        </w:pBdr>
      </w:pPr>
      <w:r w:rsidRPr="004719E2">
        <w:t>Adriana Campos-Espinosa</w:t>
      </w:r>
      <w:r w:rsidR="000473BE">
        <w:t>,</w:t>
      </w:r>
      <w:r w:rsidR="006A5894" w:rsidRPr="004719E2">
        <w:t xml:space="preserve"> </w:t>
      </w:r>
      <w:r w:rsidRPr="004719E2">
        <w:t>Carolina Guzmán</w:t>
      </w:r>
    </w:p>
    <w:p w14:paraId="510690A8" w14:textId="77777777" w:rsidR="006A5894" w:rsidRPr="004719E2" w:rsidRDefault="006A5894" w:rsidP="00D52643">
      <w:pPr>
        <w:pBdr>
          <w:top w:val="nil"/>
          <w:left w:val="nil"/>
          <w:bottom w:val="nil"/>
          <w:right w:val="nil"/>
          <w:between w:val="nil"/>
        </w:pBdr>
      </w:pPr>
    </w:p>
    <w:p w14:paraId="03E85FDE" w14:textId="74387DE5" w:rsidR="006E4797" w:rsidRDefault="00731125" w:rsidP="00D52643">
      <w:pPr>
        <w:pBdr>
          <w:top w:val="nil"/>
          <w:left w:val="nil"/>
          <w:bottom w:val="nil"/>
          <w:right w:val="nil"/>
          <w:between w:val="nil"/>
        </w:pBdr>
        <w:rPr>
          <w:lang w:val="es-MX"/>
        </w:rPr>
      </w:pPr>
      <w:r w:rsidRPr="00D52643">
        <w:rPr>
          <w:lang w:val="es-MX"/>
        </w:rPr>
        <w:t>Laboratorio de Hígado, Páncreas y Motilidad, Unidad de Medicina Experimental, Facultad de Medicina-UNAM, Hospital General de México “Dr. Eduardo Liceaga”</w:t>
      </w:r>
      <w:r w:rsidR="00D52643">
        <w:rPr>
          <w:lang w:val="es-MX"/>
        </w:rPr>
        <w:t xml:space="preserve">, </w:t>
      </w:r>
      <w:proofErr w:type="spellStart"/>
      <w:r w:rsidR="00D52643" w:rsidRPr="00D52643">
        <w:rPr>
          <w:lang w:val="es-MX"/>
        </w:rPr>
        <w:t>Mexico</w:t>
      </w:r>
      <w:proofErr w:type="spellEnd"/>
      <w:r w:rsidR="00D52643" w:rsidRPr="00D52643">
        <w:rPr>
          <w:lang w:val="es-MX"/>
        </w:rPr>
        <w:t xml:space="preserve"> City, </w:t>
      </w:r>
      <w:proofErr w:type="spellStart"/>
      <w:r w:rsidR="00D52643" w:rsidRPr="00D52643">
        <w:rPr>
          <w:lang w:val="es-MX"/>
        </w:rPr>
        <w:t>M</w:t>
      </w:r>
      <w:r w:rsidR="00D52643">
        <w:rPr>
          <w:lang w:val="es-MX"/>
        </w:rPr>
        <w:t>exico</w:t>
      </w:r>
      <w:proofErr w:type="spellEnd"/>
      <w:r w:rsidR="00D52643">
        <w:rPr>
          <w:lang w:val="es-MX"/>
        </w:rPr>
        <w:t>.</w:t>
      </w:r>
    </w:p>
    <w:p w14:paraId="52A26B43" w14:textId="159AE12F" w:rsidR="00D52643" w:rsidRDefault="00D52643" w:rsidP="00D52643">
      <w:pPr>
        <w:pBdr>
          <w:top w:val="nil"/>
          <w:left w:val="nil"/>
          <w:bottom w:val="nil"/>
          <w:right w:val="nil"/>
          <w:between w:val="nil"/>
        </w:pBdr>
        <w:rPr>
          <w:lang w:val="es-MX"/>
        </w:rPr>
      </w:pPr>
    </w:p>
    <w:p w14:paraId="71BD8F54" w14:textId="69165989" w:rsidR="00D52643" w:rsidRPr="00D52643" w:rsidRDefault="00D52643" w:rsidP="00D52643">
      <w:pPr>
        <w:rPr>
          <w:color w:val="000000" w:themeColor="text1"/>
        </w:rPr>
      </w:pPr>
      <w:r>
        <w:rPr>
          <w:color w:val="000000" w:themeColor="text1"/>
        </w:rPr>
        <w:t>Email addresses of co-authors:</w:t>
      </w:r>
    </w:p>
    <w:p w14:paraId="42872B12" w14:textId="2D10F1FF" w:rsidR="00D52643" w:rsidRDefault="00D52643" w:rsidP="00D52643">
      <w:pPr>
        <w:pBdr>
          <w:top w:val="nil"/>
          <w:left w:val="nil"/>
          <w:bottom w:val="nil"/>
          <w:right w:val="nil"/>
          <w:between w:val="nil"/>
        </w:pBdr>
        <w:rPr>
          <w:lang w:val="es-MX"/>
        </w:rPr>
      </w:pPr>
      <w:r w:rsidRPr="00A76DCA">
        <w:rPr>
          <w:lang w:val="es-MX"/>
        </w:rPr>
        <w:t>Adriana Campos-Espinosa</w:t>
      </w:r>
      <w:r w:rsidRPr="00A76DCA">
        <w:rPr>
          <w:lang w:val="es-MX"/>
        </w:rPr>
        <w:tab/>
        <w:t>(</w:t>
      </w:r>
      <w:r w:rsidR="005C39E4" w:rsidRPr="00D52643">
        <w:rPr>
          <w:rStyle w:val="Hyperlink"/>
          <w:color w:val="auto"/>
          <w:u w:val="none"/>
          <w:shd w:val="clear" w:color="auto" w:fill="FFFFFF"/>
          <w:lang w:val="es-MX"/>
        </w:rPr>
        <w:t>adrian_cea@comunidad.unam.mx</w:t>
      </w:r>
      <w:r w:rsidRPr="00D52643">
        <w:rPr>
          <w:rStyle w:val="Hyperlink"/>
          <w:color w:val="auto"/>
          <w:u w:val="none"/>
          <w:shd w:val="clear" w:color="auto" w:fill="FFFFFF"/>
          <w:lang w:val="es-MX"/>
        </w:rPr>
        <w:t>)</w:t>
      </w:r>
    </w:p>
    <w:p w14:paraId="7E0A474E" w14:textId="4D4C3873" w:rsidR="00D52643" w:rsidRDefault="000473BE" w:rsidP="00D52643">
      <w:pPr>
        <w:pBdr>
          <w:top w:val="nil"/>
          <w:left w:val="nil"/>
          <w:bottom w:val="nil"/>
          <w:right w:val="nil"/>
          <w:between w:val="nil"/>
        </w:pBdr>
        <w:rPr>
          <w:lang w:val="es-MX"/>
        </w:rPr>
      </w:pPr>
      <w:r w:rsidRPr="00D52643">
        <w:t>Carolina Guzmán</w:t>
      </w:r>
      <w:r>
        <w:tab/>
      </w:r>
      <w:r>
        <w:tab/>
        <w:t>(</w:t>
      </w:r>
      <w:r w:rsidRPr="00A76DCA">
        <w:t>carolina.guzman@quimica.unam.mx)</w:t>
      </w:r>
    </w:p>
    <w:p w14:paraId="040241BA" w14:textId="77777777" w:rsidR="000473BE" w:rsidRDefault="000473BE" w:rsidP="00D52643">
      <w:pPr>
        <w:pBdr>
          <w:top w:val="nil"/>
          <w:left w:val="nil"/>
          <w:bottom w:val="nil"/>
          <w:right w:val="nil"/>
          <w:between w:val="nil"/>
        </w:pBdr>
        <w:rPr>
          <w:lang w:val="es-MX"/>
        </w:rPr>
      </w:pPr>
    </w:p>
    <w:p w14:paraId="1A68423A" w14:textId="1EA61178" w:rsidR="00D52643" w:rsidRPr="00D52643" w:rsidRDefault="00D52643" w:rsidP="00D52643">
      <w:pPr>
        <w:rPr>
          <w:b/>
          <w:bCs/>
          <w:color w:val="000000" w:themeColor="text1"/>
        </w:rPr>
      </w:pPr>
      <w:r w:rsidRPr="00CF4B5D">
        <w:rPr>
          <w:color w:val="000000" w:themeColor="text1"/>
        </w:rPr>
        <w:t>Corresponding authors:</w:t>
      </w:r>
    </w:p>
    <w:p w14:paraId="04B26B2B" w14:textId="7E20886B" w:rsidR="007636E9" w:rsidRPr="00A76DCA" w:rsidRDefault="00D52643" w:rsidP="00D52643">
      <w:pPr>
        <w:pBdr>
          <w:top w:val="nil"/>
          <w:left w:val="nil"/>
          <w:bottom w:val="nil"/>
          <w:right w:val="nil"/>
          <w:between w:val="nil"/>
        </w:pBdr>
      </w:pPr>
      <w:r w:rsidRPr="00D52643">
        <w:t>Carolina Guzmán</w:t>
      </w:r>
      <w:r>
        <w:tab/>
      </w:r>
      <w:r>
        <w:tab/>
        <w:t>(</w:t>
      </w:r>
      <w:r w:rsidR="00AA44DC" w:rsidRPr="00A76DCA">
        <w:t>carolina.guzman@quimica.unam.mx</w:t>
      </w:r>
      <w:r w:rsidRPr="00A76DCA">
        <w:t>)</w:t>
      </w:r>
    </w:p>
    <w:p w14:paraId="4BC607D8" w14:textId="77777777" w:rsidR="00731125" w:rsidRPr="00A76DCA" w:rsidRDefault="00731125" w:rsidP="00D52643">
      <w:pPr>
        <w:pBdr>
          <w:top w:val="nil"/>
          <w:left w:val="nil"/>
          <w:bottom w:val="nil"/>
          <w:right w:val="nil"/>
          <w:between w:val="nil"/>
        </w:pBdr>
        <w:rPr>
          <w:color w:val="000000"/>
        </w:rPr>
      </w:pPr>
    </w:p>
    <w:p w14:paraId="0727BE4B" w14:textId="411E6755" w:rsidR="006E4797" w:rsidRPr="00D52643" w:rsidRDefault="00551D82" w:rsidP="00D52643">
      <w:r w:rsidRPr="00D52643">
        <w:rPr>
          <w:b/>
        </w:rPr>
        <w:t>SUMMARY:</w:t>
      </w:r>
    </w:p>
    <w:p w14:paraId="1ABBE80A" w14:textId="77777777" w:rsidR="006E4797" w:rsidRPr="00D52643" w:rsidRDefault="003F069C" w:rsidP="00D52643">
      <w:r w:rsidRPr="00D52643">
        <w:t>This protocol is intended to be a tool to study steatosis and the molecular, biochemical, cellular changes produced by the over exposure of hepatocytes to lipids</w:t>
      </w:r>
      <w:r w:rsidR="00D66CB5" w:rsidRPr="00D52643">
        <w:t xml:space="preserve"> </w:t>
      </w:r>
      <w:r w:rsidR="00D66CB5" w:rsidRPr="00D52643">
        <w:rPr>
          <w:i/>
        </w:rPr>
        <w:t>in vitro</w:t>
      </w:r>
      <w:r w:rsidRPr="00D52643">
        <w:t>.</w:t>
      </w:r>
    </w:p>
    <w:p w14:paraId="35C1823A" w14:textId="77777777" w:rsidR="003F069C" w:rsidRPr="00D52643" w:rsidRDefault="003F069C" w:rsidP="00D52643"/>
    <w:p w14:paraId="5BADC68E" w14:textId="466F0876" w:rsidR="006E4797" w:rsidRPr="00D52643" w:rsidRDefault="00551D82" w:rsidP="00D52643">
      <w:r w:rsidRPr="00D52643">
        <w:rPr>
          <w:b/>
        </w:rPr>
        <w:t>ABSTRACT:</w:t>
      </w:r>
    </w:p>
    <w:p w14:paraId="0C88466A" w14:textId="78113F84" w:rsidR="006E4797" w:rsidRPr="00D52643" w:rsidRDefault="00731125" w:rsidP="00D52643">
      <w:r w:rsidRPr="00D52643">
        <w:t xml:space="preserve">Metabolic dysfunction-associated fatty liver disease (MAFLD), previously known as non-alcoholic fatty liver disease (NAFLD), is the most prevalent liver disease worldwide due to its relationship with obesity, diabetes type 2, and dyslipidemia. Hepatic steatosis, the accumulation of lipid droplets in the liver parenchyma, is a key feature of the disease preceding the inflammation observed in steatohepatitis, fibrosis, and end-stage liver disease. Lipid accumulation in hepatocytes might interfere with proper metabolism of xenobiotics and endogenous molecules, as well as to induce cellular processes leading to the advance of the disease. Although the experimental study of steatosis can be performed </w:t>
      </w:r>
      <w:r w:rsidRPr="00D52643">
        <w:rPr>
          <w:i/>
        </w:rPr>
        <w:t>in vivo</w:t>
      </w:r>
      <w:r w:rsidRPr="00D52643">
        <w:t xml:space="preserve">, </w:t>
      </w:r>
      <w:r w:rsidRPr="00D52643">
        <w:rPr>
          <w:i/>
        </w:rPr>
        <w:t>in vitro</w:t>
      </w:r>
      <w:r w:rsidRPr="00D52643">
        <w:t xml:space="preserve"> approaches to the study of steatosis are complementary tools with different advantages. Hepatocyte culture in lipid overload-conditioned medium is an excellent reproducible option for the study of hepatic steatosis allowing the identification of cellular processes related to lipid accumulation, such as </w:t>
      </w:r>
      <w:r w:rsidRPr="00D52643">
        <w:rPr>
          <w:rStyle w:val="normaltextrun"/>
          <w:bdr w:val="none" w:sz="0" w:space="0" w:color="auto" w:frame="1"/>
        </w:rPr>
        <w:t>oxidative and reticular stresses, autophagia, proliferation, cell death, etcetera</w:t>
      </w:r>
      <w:r w:rsidRPr="00D52643">
        <w:t>, as well as other testing including drug effectiveness, and toxicological testing, among many other possible applications.</w:t>
      </w:r>
      <w:r w:rsidR="00313690">
        <w:t xml:space="preserve"> </w:t>
      </w:r>
      <w:r w:rsidRPr="00D52643">
        <w:t xml:space="preserve">Here, </w:t>
      </w:r>
      <w:r w:rsidR="00FF5272" w:rsidRPr="00D52643">
        <w:t xml:space="preserve">it was </w:t>
      </w:r>
      <w:r w:rsidRPr="00D52643">
        <w:t xml:space="preserve">aimed to describe the methodology of hepatocyte cell culture in lipid overload-conditioned medium. HepG2 cells were </w:t>
      </w:r>
      <w:r w:rsidR="00C03316" w:rsidRPr="00D52643">
        <w:t>cultur</w:t>
      </w:r>
      <w:r w:rsidR="00C03316">
        <w:t>ed</w:t>
      </w:r>
      <w:r w:rsidR="00C03316" w:rsidRPr="00D52643">
        <w:t xml:space="preserve"> </w:t>
      </w:r>
      <w:r w:rsidRPr="00D52643">
        <w:t xml:space="preserve">in </w:t>
      </w:r>
      <w:r w:rsidR="003F069C" w:rsidRPr="00D52643">
        <w:t>RMPI</w:t>
      </w:r>
      <w:r w:rsidR="00F10EFA" w:rsidRPr="00D52643">
        <w:t xml:space="preserve"> 1640</w:t>
      </w:r>
      <w:r w:rsidRPr="00D52643">
        <w:t xml:space="preserve"> medium conditioned with </w:t>
      </w:r>
      <w:r w:rsidR="00C009B3" w:rsidRPr="00D52643">
        <w:t xml:space="preserve">sodium </w:t>
      </w:r>
      <w:r w:rsidRPr="00D52643">
        <w:t>palmit</w:t>
      </w:r>
      <w:r w:rsidR="00C009B3" w:rsidRPr="00D52643">
        <w:t>ate</w:t>
      </w:r>
      <w:r w:rsidRPr="00D52643">
        <w:t xml:space="preserve"> and </w:t>
      </w:r>
      <w:r w:rsidR="00C009B3" w:rsidRPr="00D52643">
        <w:t>sodium oleate</w:t>
      </w:r>
      <w:r w:rsidR="00C03316">
        <w:t>.</w:t>
      </w:r>
      <w:r w:rsidRPr="00D52643">
        <w:t xml:space="preserve"> </w:t>
      </w:r>
      <w:r w:rsidR="00C03316">
        <w:t>I</w:t>
      </w:r>
      <w:r w:rsidRPr="00D52643">
        <w:t xml:space="preserve">mportantly, the ratio of these two lipids is crucial to favor lipid droplet accumulation, while maintaining cell proliferation and a moderate mortality rate, as occurs in the liver during the disease. </w:t>
      </w:r>
      <w:r w:rsidR="00FF5272" w:rsidRPr="00D52643">
        <w:t>T</w:t>
      </w:r>
      <w:r w:rsidRPr="00D52643">
        <w:t>he methodology, from the preparation of the lipid solution stocks, mixture, addition</w:t>
      </w:r>
      <w:r w:rsidR="00F00FE1" w:rsidRPr="00D52643">
        <w:t xml:space="preserve"> </w:t>
      </w:r>
      <w:r w:rsidRPr="00D52643">
        <w:t xml:space="preserve">to the medium, and </w:t>
      </w:r>
      <w:r w:rsidR="00A3322E" w:rsidRPr="00A3322E">
        <w:t>hepatocyte</w:t>
      </w:r>
      <w:r w:rsidR="00A3322E" w:rsidRPr="00A3322E">
        <w:t xml:space="preserve"> </w:t>
      </w:r>
      <w:r w:rsidRPr="00A3322E">
        <w:t>culture</w:t>
      </w:r>
      <w:r w:rsidR="00FF5272" w:rsidRPr="00D52643">
        <w:t xml:space="preserve"> is shown</w:t>
      </w:r>
      <w:r w:rsidRPr="00D52643">
        <w:t>. With this approach</w:t>
      </w:r>
      <w:r w:rsidR="00C03316">
        <w:t>,</w:t>
      </w:r>
      <w:r w:rsidRPr="00D52643">
        <w:t xml:space="preserve"> it is possible to identify lipid droplets in the hepatocytes that are readily observable by Oil</w:t>
      </w:r>
      <w:r w:rsidR="001D407F">
        <w:t>-red</w:t>
      </w:r>
      <w:r w:rsidRPr="00D52643">
        <w:t xml:space="preserve"> O staining, as well as curves of proliferation/mortality rates.</w:t>
      </w:r>
    </w:p>
    <w:p w14:paraId="6302009C" w14:textId="77777777" w:rsidR="006A5894" w:rsidRPr="00D52643" w:rsidRDefault="006A5894" w:rsidP="00D52643">
      <w:pPr>
        <w:rPr>
          <w:b/>
        </w:rPr>
      </w:pPr>
    </w:p>
    <w:p w14:paraId="5EDE5209" w14:textId="6E6731ED" w:rsidR="006A5894" w:rsidRPr="00D52643" w:rsidRDefault="00551D82" w:rsidP="00D52643">
      <w:r w:rsidRPr="00D52643">
        <w:rPr>
          <w:b/>
        </w:rPr>
        <w:t>INTRODUCTION:</w:t>
      </w:r>
    </w:p>
    <w:p w14:paraId="11FE1CA8" w14:textId="2904EB0D" w:rsidR="006A5894" w:rsidRDefault="0047195B" w:rsidP="00D52643">
      <w:r w:rsidRPr="00D52643">
        <w:t>Fatty liver associated with metabolic d</w:t>
      </w:r>
      <w:r w:rsidR="001B0FA2" w:rsidRPr="00D52643">
        <w:t>y</w:t>
      </w:r>
      <w:r w:rsidRPr="00D52643">
        <w:t>sfunction is highly prevalent worldwide</w:t>
      </w:r>
      <w:r w:rsidR="00C9548D" w:rsidRPr="00D52643">
        <w:fldChar w:fldCharType="begin">
          <w:fldData xml:space="preserve">PEVuZE5vdGU+PENpdGU+PEF1dGhvcj5Zb3Vub3NzaTwvQXV0aG9yPjxZZWFyPjIwMTk8L1llYXI+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UzMS01NDQ8L3BhZ2VzPjx2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</w:fldData>
        </w:fldChar>
      </w:r>
      <w:r w:rsidR="00DE581F" w:rsidRPr="00D52643">
        <w:instrText xml:space="preserve"> ADDIN EN.CITE </w:instrText>
      </w:r>
      <w:r w:rsidR="00C9548D" w:rsidRPr="00D52643">
        <w:fldChar w:fldCharType="begin">
          <w:fldData xml:space="preserve">PEVuZE5vdGU+PENpdGU+PEF1dGhvcj5Zb3Vub3NzaTwvQXV0aG9yPjxZZWFyPjIwMTk8L1llYXI+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UzMS01NDQ8L3BhZ2VzPjx2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</w:fldData>
        </w:fldChar>
      </w:r>
      <w:r w:rsidR="00DE581F" w:rsidRPr="00D52643">
        <w:instrText xml:space="preserve"> ADDIN EN.CITE.DATA </w:instrText>
      </w:r>
      <w:r w:rsidR="00C9548D" w:rsidRPr="00D52643">
        <w:fldChar w:fldCharType="end"/>
      </w:r>
      <w:r w:rsidR="00C9548D" w:rsidRPr="00D52643">
        <w:fldChar w:fldCharType="separate"/>
      </w:r>
      <w:r w:rsidR="009C7B33" w:rsidRPr="00D52643">
        <w:rPr>
          <w:noProof/>
          <w:vertAlign w:val="superscript"/>
        </w:rPr>
        <w:t>1</w:t>
      </w:r>
      <w:r w:rsidR="00DE581F" w:rsidRPr="00D52643">
        <w:rPr>
          <w:noProof/>
          <w:vertAlign w:val="superscript"/>
        </w:rPr>
        <w:t>,</w:t>
      </w:r>
      <w:r w:rsidR="009C7B33" w:rsidRPr="00D52643">
        <w:rPr>
          <w:noProof/>
          <w:vertAlign w:val="superscript"/>
        </w:rPr>
        <w:t>2</w:t>
      </w:r>
      <w:r w:rsidR="00C9548D" w:rsidRPr="00D52643">
        <w:fldChar w:fldCharType="end"/>
      </w:r>
      <w:r w:rsidR="00F51A3C">
        <w:t>;</w:t>
      </w:r>
      <w:r w:rsidRPr="00D52643">
        <w:t xml:space="preserve"> </w:t>
      </w:r>
      <w:r w:rsidR="00293D6D" w:rsidRPr="00D52643">
        <w:t xml:space="preserve">it is estimated that </w:t>
      </w:r>
      <w:r w:rsidR="001B0FA2" w:rsidRPr="00D52643">
        <w:t xml:space="preserve">up to </w:t>
      </w:r>
      <w:r w:rsidR="00293D6D" w:rsidRPr="00D52643">
        <w:t>25% of the population is affected</w:t>
      </w:r>
      <w:r w:rsidR="009C7B33" w:rsidRPr="00D52643">
        <w:fldChar w:fldCharType="begin">
          <w:fldData xml:space="preserve">PEVuZE5vdGU+PENpdGU+PEF1dGhvcj5Fc2xhbTwvQXV0aG9yPjxZZWFyPjIwMjA8L1llYXI+PFJl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AyLTIwOTwvcGFnZXM+PHZvbHVtZT43Mzwvdm9sdW1lPjxudW1iZXI+MTwvbnVtYmVyPjxl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==
</w:fldData>
        </w:fldChar>
      </w:r>
      <w:r w:rsidR="009C7B33" w:rsidRPr="00D52643">
        <w:instrText xml:space="preserve"> ADDIN EN.CITE </w:instrText>
      </w:r>
      <w:r w:rsidR="009C7B33" w:rsidRPr="00D52643">
        <w:fldChar w:fldCharType="begin">
          <w:fldData xml:space="preserve">PEVuZE5vdGU+PENpdGU+PEF1dGhvcj5Fc2xhbTwvQXV0aG9yPjxZZWFyPjIwMjA8L1llYXI+PFJl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AyLTIwOTwvcGFnZXM+PHZvbHVtZT43Mzwvdm9sdW1lPjxudW1iZXI+MTwvbnVtYmVyPjxl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==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3</w:t>
      </w:r>
      <w:r w:rsidR="009C7B33" w:rsidRPr="00D52643">
        <w:fldChar w:fldCharType="end"/>
      </w:r>
      <w:r w:rsidR="00293D6D" w:rsidRPr="00D52643">
        <w:t>. T</w:t>
      </w:r>
      <w:r w:rsidRPr="00D52643">
        <w:t xml:space="preserve">his disease previously known as </w:t>
      </w:r>
      <w:r w:rsidR="00BA52B5">
        <w:t>n</w:t>
      </w:r>
      <w:r w:rsidRPr="00D52643">
        <w:t>on-alcoholic fatty liver disease (NAFLD), has updated its nomenclature to metabolic dysfunction associated fatty liver disease (MAFLD) to accurately reflect the pathogenesis</w:t>
      </w:r>
      <w:r w:rsidR="00293D6D" w:rsidRPr="00D52643">
        <w:t xml:space="preserve"> related with obesity, </w:t>
      </w:r>
      <w:r w:rsidR="001B0FA2" w:rsidRPr="00D52643">
        <w:t xml:space="preserve">insulin resistance, </w:t>
      </w:r>
      <w:r w:rsidR="00293D6D" w:rsidRPr="00D52643">
        <w:t xml:space="preserve">diabetes type 2, and dyslipidemia, as well as the </w:t>
      </w:r>
      <w:r w:rsidRPr="00D52643">
        <w:t>possible management</w:t>
      </w:r>
      <w:r w:rsidR="00293D6D" w:rsidRPr="00D52643">
        <w:t>s</w:t>
      </w:r>
      <w:r w:rsidRPr="00D52643">
        <w:t xml:space="preserve"> of the disease</w:t>
      </w:r>
      <w:r w:rsidR="00C9548D" w:rsidRPr="00D52643">
        <w:fldChar w:fldCharType="begin">
          <w:fldData xml:space="preserve">PEVuZE5vdGU+PENpdGU+PEF1dGhvcj5Fc2xhbTwvQXV0aG9yPjxZZWFyPjIwMjA8L1llYXI+PFJl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ItMjA5PC9wYWdlcz48dm9sdW1lPjczPC92b2x1bWU+PG51bWJlcj4xPC9udW1iZXI+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OTktMjAxNCBlMTwvcGFnZXM+PHZvbHVtZT4xNTg8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=
</w:fldData>
        </w:fldChar>
      </w:r>
      <w:r w:rsidR="00DE581F" w:rsidRPr="00D52643">
        <w:instrText xml:space="preserve"> ADDIN EN.CITE </w:instrText>
      </w:r>
      <w:r w:rsidR="00C9548D" w:rsidRPr="00D52643">
        <w:fldChar w:fldCharType="begin">
          <w:fldData xml:space="preserve">PEVuZE5vdGU+PENpdGU+PEF1dGhvcj5Fc2xhbTwvQXV0aG9yPjxZZWFyPjIwMjA8L1llYXI+PFJl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ItMjA5PC9wYWdlcz48dm9sdW1lPjczPC92b2x1bWU+PG51bWJlcj4xPC9udW1iZXI+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OTktMjAxNCBlMTwvcGFnZXM+PHZvbHVtZT4xNTg8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=
</w:fldData>
        </w:fldChar>
      </w:r>
      <w:r w:rsidR="00DE581F" w:rsidRPr="00D52643">
        <w:instrText xml:space="preserve"> ADDIN EN.CITE.DATA </w:instrText>
      </w:r>
      <w:r w:rsidR="00C9548D" w:rsidRPr="00D52643">
        <w:fldChar w:fldCharType="end"/>
      </w:r>
      <w:r w:rsidR="00C9548D" w:rsidRPr="00D52643">
        <w:fldChar w:fldCharType="separate"/>
      </w:r>
      <w:r w:rsidR="009C7B33" w:rsidRPr="00D52643">
        <w:rPr>
          <w:noProof/>
          <w:vertAlign w:val="superscript"/>
        </w:rPr>
        <w:t>3</w:t>
      </w:r>
      <w:r w:rsidR="00DE581F" w:rsidRPr="00D52643">
        <w:rPr>
          <w:noProof/>
          <w:vertAlign w:val="superscript"/>
        </w:rPr>
        <w:t>,</w:t>
      </w:r>
      <w:r w:rsidR="009C7B33" w:rsidRPr="00D52643">
        <w:rPr>
          <w:noProof/>
          <w:vertAlign w:val="superscript"/>
        </w:rPr>
        <w:t>4</w:t>
      </w:r>
      <w:r w:rsidR="00C9548D" w:rsidRPr="00D52643">
        <w:fldChar w:fldCharType="end"/>
      </w:r>
      <w:r w:rsidRPr="00D52643">
        <w:t>.</w:t>
      </w:r>
    </w:p>
    <w:p w14:paraId="0CC2BCA3" w14:textId="77777777" w:rsidR="00D52643" w:rsidRPr="00D52643" w:rsidRDefault="00D52643" w:rsidP="00D52643"/>
    <w:p w14:paraId="5C9E1665" w14:textId="7766420F" w:rsidR="00293D6D" w:rsidRDefault="008404EC" w:rsidP="00D52643">
      <w:r w:rsidRPr="00D52643">
        <w:t>Regardless of the name, the disease includes a wide spectrum of histopathological changes characterized by abnormally high accumulation of lipids in the liver (&gt;5% of fat in the hepatocytes</w:t>
      </w:r>
      <w:r w:rsidR="001D407F">
        <w:fldChar w:fldCharType="begin"/>
      </w:r>
      <w:r w:rsidR="001D407F">
        <w:instrText xml:space="preserve"> ADDIN EN.CITE &lt;EndNote&gt;&lt;Cite&gt;&lt;Author&gt;Chalasani&lt;/Author&gt;&lt;Year&gt;2018&lt;/Year&gt;&lt;IDText&gt;The diagnosis and management of nonalcoholic fatty liver disease: Practice guidance from the American Association for the Study of Liver Diseases&lt;/IDText&gt;&lt;DisplayText&gt;&lt;style face="superscript"&gt;5&lt;/style&gt;&lt;/DisplayText&gt;&lt;record&gt;&lt;dates&gt;&lt;pub-dates&gt;&lt;date&gt;01&lt;/date&gt;&lt;/pub-dates&gt;&lt;year&gt;2018&lt;/year&gt;&lt;/dates&gt;&lt;keywords&gt;&lt;keyword&gt;Adolescent&lt;/keyword&gt;&lt;keyword&gt;Adult&lt;/keyword&gt;&lt;keyword&gt;Child&lt;/keyword&gt;&lt;keyword&gt;Disease Management&lt;/keyword&gt;&lt;keyword&gt;Humans&lt;/keyword&gt;&lt;keyword&gt;Incidence&lt;/keyword&gt;&lt;keyword&gt;Liver Transplantation&lt;/keyword&gt;&lt;keyword&gt;Mass Screening&lt;/keyword&gt;&lt;keyword&gt;Non-alcoholic Fatty Liver Disease&lt;/keyword&gt;&lt;keyword&gt;Obesity&lt;/keyword&gt;&lt;keyword&gt;Prevalence&lt;/keyword&gt;&lt;/keywords&gt;&lt;urls&gt;&lt;related-urls&gt;&lt;url&gt;https://www.ncbi.nlm.nih.gov/pubmed/28714183&lt;/url&gt;&lt;/related-urls&gt;&lt;/urls&gt;&lt;isbn&gt;1527-3350&lt;/isbn&gt;&lt;titles&gt;&lt;title&gt;The diagnosis and management of nonalcoholic fatty liver disease: Practice guidance from the American Association for the Study of Liver Diseases&lt;/title&gt;&lt;secondary-title&gt;Hepatology&lt;/secondary-title&gt;&lt;/titles&gt;&lt;pages&gt;328-357&lt;/pages&gt;&lt;number&gt;1&lt;/number&gt;&lt;contributors&gt;&lt;authors&gt;&lt;author&gt;Chalasani, N.&lt;/author&gt;&lt;author&gt;Younossi, Z.&lt;/author&gt;&lt;author&gt;Lavine, J. E.&lt;/author&gt;&lt;author&gt;Charlton, M.&lt;/author&gt;&lt;author&gt;Cusi, K.&lt;/author&gt;&lt;author&gt;Rinella, M.&lt;/author&gt;&lt;author&gt;Harrison, S. A.&lt;/author&gt;&lt;author&gt;Brunt, E. M.&lt;/author&gt;&lt;author&gt;Sanyal, A. J.&lt;/author&gt;&lt;/authors&gt;&lt;/contributors&gt;&lt;edition&gt;2017/09/29&lt;/edition&gt;&lt;language&gt;eng&lt;/language&gt;&lt;added-date format="utc"&gt;1619625957&lt;/added-date&gt;&lt;ref-type name="Journal Article"&gt;17&lt;/ref-type&gt;&lt;rec-number&gt;165&lt;/rec-number&gt;&lt;last-updated-date format="utc"&gt;1619625957&lt;/last-updated-date&gt;&lt;accession-num&gt;28714183&lt;/accession-num&gt;&lt;electronic-resource-num&gt;10.1002/hep.29367&lt;/electronic-resource-num&gt;&lt;volume&gt;67&lt;/volume&gt;&lt;/record&gt;&lt;/Cite&gt;&lt;/EndNote&gt;</w:instrText>
      </w:r>
      <w:r w:rsidR="001D407F">
        <w:fldChar w:fldCharType="separate"/>
      </w:r>
      <w:r w:rsidR="001D407F" w:rsidRPr="001D407F">
        <w:rPr>
          <w:noProof/>
          <w:vertAlign w:val="superscript"/>
        </w:rPr>
        <w:t>5</w:t>
      </w:r>
      <w:r w:rsidR="001D407F">
        <w:fldChar w:fldCharType="end"/>
      </w:r>
      <w:r w:rsidRPr="00D52643">
        <w:t>) and might progress through the lipid accumulation typically found in simple steatosis to steatohepatitis, which in turn might lead to the development of fibrosis, cirrhosis, hepatocellular carcinoma, and liver failure</w:t>
      </w:r>
      <w:r w:rsidR="009C7B33" w:rsidRPr="00D52643">
        <w:fldChar w:fldCharType="begin">
          <w:fldData xml:space="preserve">PEVuZE5vdGU+PENpdGU+PEF1dGhvcj5DYWx6YWRpbGxhIEJlcnRvdDwvQXV0aG9yPjxZZWFyPjIw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xNzwvdm9sdW1l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k0LTEwODwvcGFnZXM+PHZvbHVtZT43Mjwvdm9sdW1lPjxrZXl3b3Jkcz48a2V5d29yZD5I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8L2tleXdvcmQ+PGtleXdvcmQ+T2Jlc2l0eTwva2V5d29yZD48a2V5d29yZD5QcmV2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</w:fldData>
        </w:fldChar>
      </w:r>
      <w:r w:rsidR="001D407F">
        <w:instrText xml:space="preserve"> ADDIN EN.CITE </w:instrText>
      </w:r>
      <w:r w:rsidR="001D407F">
        <w:fldChar w:fldCharType="begin">
          <w:fldData xml:space="preserve">PEVuZE5vdGU+PENpdGU+PEF1dGhvcj5DYWx6YWRpbGxhIEJlcnRvdDwvQXV0aG9yPjxZZWFyPjIw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xNzwvdm9sdW1l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k0LTEwODwvcGFnZXM+PHZvbHVtZT43Mjwvdm9sdW1lPjxrZXl3b3Jkcz48a2V5d29yZD5I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8L2tleXdvcmQ+PGtleXdvcmQ+T2Jlc2l0eTwva2V5d29yZD48a2V5d29yZD5QcmV2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</w:fldData>
        </w:fldChar>
      </w:r>
      <w:r w:rsidR="001D407F">
        <w:instrText xml:space="preserve"> ADDIN EN.CITE.DATA </w:instrText>
      </w:r>
      <w:r w:rsidR="001D407F">
        <w:fldChar w:fldCharType="end"/>
      </w:r>
      <w:r w:rsidR="009C7B33" w:rsidRPr="00D52643">
        <w:fldChar w:fldCharType="separate"/>
      </w:r>
      <w:r w:rsidR="001D407F" w:rsidRPr="001D407F">
        <w:rPr>
          <w:noProof/>
          <w:vertAlign w:val="superscript"/>
        </w:rPr>
        <w:t>5</w:t>
      </w:r>
      <w:r w:rsidR="00AC4DDA">
        <w:rPr>
          <w:noProof/>
          <w:vertAlign w:val="superscript"/>
        </w:rPr>
        <w:t>–</w:t>
      </w:r>
      <w:r w:rsidR="001D407F" w:rsidRPr="001D407F">
        <w:rPr>
          <w:noProof/>
          <w:vertAlign w:val="superscript"/>
        </w:rPr>
        <w:t>8</w:t>
      </w:r>
      <w:r w:rsidR="009C7B33" w:rsidRPr="00D52643">
        <w:fldChar w:fldCharType="end"/>
      </w:r>
      <w:r w:rsidRPr="00D52643">
        <w:t xml:space="preserve">. </w:t>
      </w:r>
      <w:r w:rsidR="007E493D" w:rsidRPr="00D52643">
        <w:t>D</w:t>
      </w:r>
      <w:r w:rsidR="001108D7" w:rsidRPr="00D52643">
        <w:t xml:space="preserve">ue to its increasing prevalence, MAFLD is expected to become the </w:t>
      </w:r>
      <w:r w:rsidR="007E493D" w:rsidRPr="00D52643">
        <w:t xml:space="preserve">first indication of liver transplantation and the </w:t>
      </w:r>
      <w:r w:rsidR="001108D7" w:rsidRPr="00D52643">
        <w:t>leading cause of hepatocellular carcinoma</w:t>
      </w:r>
      <w:r w:rsidR="009C7B33" w:rsidRPr="00D52643">
        <w:fldChar w:fldCharType="begin"/>
      </w:r>
      <w:r w:rsidR="009C7B33" w:rsidRPr="00D52643">
        <w:instrText xml:space="preserve"> ADDIN EN.CITE &lt;EndNote&gt;&lt;Cite&gt;&lt;Author&gt;Byrne&lt;/Author&gt;&lt;Year&gt;2015&lt;/Year&gt;&lt;RecNum&gt;56&lt;/RecNum&gt;&lt;DisplayText&gt;&lt;style face="superscript"&gt;9&lt;/style&gt;&lt;/DisplayText&gt;&lt;record&gt;&lt;rec-number&gt;56&lt;/rec-number&gt;&lt;foreign-keys&gt;&lt;key app="EN" db-id="0esedvp2oxv9veevpsavpz24rtrx0wwffx5f"&gt;56&lt;/key&gt;&lt;/foreign-keys&gt;&lt;ref-type name="Journal Article"&gt;17&lt;/ref-type&gt;&lt;contributors&gt;&lt;authors&gt;&lt;author&gt;Byrne, C. D.&lt;/author&gt;&lt;author&gt;Targher, G.&lt;/author&gt;&lt;/authors&gt;&lt;/contributors&gt;&lt;auth-address&gt;Nutrition and Metabolism, Faculty of Medicine, University of Southampton, Southampton, UK; Southampton National Institute for Health Research, Biomedical Research Centre, University Hospital Southampton, UK. Electronic address: cdtb@soton.ac.uk.&amp;#xD;Division of Endocrinology, Diabetes and Metabolism, Department of Medicine, University and Azienda Ospedaliera Universitaria Integrata of Verona, Verona, Italy.&lt;/auth-address&gt;&lt;titles&gt;&lt;title&gt;NAFLD: a multisystem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7-64&lt;/pages&gt;&lt;volume&gt;62&lt;/volume&gt;&lt;number&gt;1 Suppl&lt;/number&gt;&lt;edition&gt;2015/04/29&lt;/edition&gt;&lt;keywords&gt;&lt;keyword&gt;Cardiovascular Diseases/etiology&lt;/keyword&gt;&lt;keyword&gt;Diabetes Mellitus, Type 2/etiology&lt;/keyword&gt;&lt;keyword&gt;Humans&lt;/keyword&gt;&lt;keyword&gt;Non-alcoholic Fatty Liver Disease/complications/diagnosis/*therapy&lt;/keyword&gt;&lt;/keywords&gt;&lt;dates&gt;&lt;year&gt;2015&lt;/year&gt;&lt;pub-dates&gt;&lt;date&gt;Apr&lt;/date&gt;&lt;/pub-dates&gt;&lt;/dates&gt;&lt;isbn&gt;1600-0641 (Electronic)&amp;#xD;0168-8278 (Linking)&lt;/isbn&gt;&lt;accession-num&gt;25920090&lt;/accession-num&gt;&lt;work-type&gt;Research Support, Non-U.S. Gov&amp;apos;t&amp;#xD;Review&lt;/work-type&gt;&lt;urls&gt;&lt;related-urls&gt;&lt;url&gt;http://www.ncbi.nlm.nih.gov/pubmed/25920090&lt;/url&gt;&lt;/related-urls&gt;&lt;/urls&gt;&lt;electronic-resource-num&gt;10.1016/j.jhep.2014.12.012&lt;/electronic-resource-num&gt;&lt;language&gt;eng&lt;/language&gt;&lt;/record&gt;&lt;/Cite&gt;&lt;/EndNote&gt;</w:instrText>
      </w:r>
      <w:r w:rsidR="009C7B33" w:rsidRPr="00D52643">
        <w:fldChar w:fldCharType="separate"/>
      </w:r>
      <w:r w:rsidR="009C7B33" w:rsidRPr="00D52643">
        <w:rPr>
          <w:noProof/>
          <w:vertAlign w:val="superscript"/>
        </w:rPr>
        <w:t>9</w:t>
      </w:r>
      <w:r w:rsidR="009C7B33" w:rsidRPr="00D52643">
        <w:fldChar w:fldCharType="end"/>
      </w:r>
      <w:r w:rsidR="007E493D" w:rsidRPr="00D52643">
        <w:t>.</w:t>
      </w:r>
    </w:p>
    <w:p w14:paraId="35AC6047" w14:textId="77777777" w:rsidR="00D52643" w:rsidRPr="00D52643" w:rsidRDefault="00D52643" w:rsidP="00D52643"/>
    <w:p w14:paraId="37CE17D4" w14:textId="4302BFEF" w:rsidR="007E493D" w:rsidRDefault="00573254" w:rsidP="00D52643">
      <w:r w:rsidRPr="00D52643">
        <w:t>Although it has been considered as a benign or mild form of fatty liver disease, hepatic steatosis is in fact t</w:t>
      </w:r>
      <w:r w:rsidR="00293D6D" w:rsidRPr="00D52643">
        <w:t>he metabolic key in MAFLD</w:t>
      </w:r>
      <w:r w:rsidR="009C7B33" w:rsidRPr="00D52643">
        <w:fldChar w:fldCharType="begin">
          <w:fldData xml:space="preserve">PEVuZE5vdGU+PENpdGU+PEF1dGhvcj5JcHNlbjwvQXV0aG9yPjxZZWFyPjIwMTg8L1llYXI+PFJl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zMzEzLTMzMjc8L3BhZ2VzPjx2b2x1bWU+NzU8L3ZvbHVtZT48bnVt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</w:fldData>
        </w:fldChar>
      </w:r>
      <w:r w:rsidR="009C7B33" w:rsidRPr="00D52643">
        <w:instrText xml:space="preserve"> ADDIN EN.CITE </w:instrText>
      </w:r>
      <w:r w:rsidR="009C7B33" w:rsidRPr="00D52643">
        <w:fldChar w:fldCharType="begin">
          <w:fldData xml:space="preserve">PEVuZE5vdGU+PENpdGU+PEF1dGhvcj5JcHNlbjwvQXV0aG9yPjxZZWFyPjIwMTg8L1llYXI+PFJl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zMzEzLTMzMjc8L3BhZ2VzPjx2b2x1bWU+NzU8L3ZvbHVtZT48bnVt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0</w:t>
      </w:r>
      <w:r w:rsidR="009C7B33" w:rsidRPr="00D52643">
        <w:fldChar w:fldCharType="end"/>
      </w:r>
      <w:r w:rsidR="001079F8" w:rsidRPr="00D52643">
        <w:t>.</w:t>
      </w:r>
      <w:r w:rsidRPr="00D52643">
        <w:t xml:space="preserve"> </w:t>
      </w:r>
      <w:r w:rsidR="001B0FA2" w:rsidRPr="00D52643">
        <w:t xml:space="preserve">Different metabolic pathways </w:t>
      </w:r>
      <w:r w:rsidR="00C97B3D" w:rsidRPr="00D52643">
        <w:t>are affected by lipid accumulation in the liver, including but not limited to lipid synthesis, exportation</w:t>
      </w:r>
      <w:r w:rsidR="001D407F">
        <w:t>,</w:t>
      </w:r>
      <w:r w:rsidR="00C97B3D" w:rsidRPr="00D52643">
        <w:t xml:space="preserve"> and metabolism</w:t>
      </w:r>
      <w:r w:rsidR="009C7B33" w:rsidRPr="00D52643">
        <w:fldChar w:fldCharType="begin">
          <w:fldData xml:space="preserve">PEVuZE5vdGU+PENpdGU+PEF1dGhvcj5JcHNlbjwvQXV0aG9yPjxZZWFyPjIwMTg8L1llYXI+PFJl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zMzEzLTMzMjc8L3BhZ2VzPjx2b2x1bWU+NzU8L3ZvbHVtZT48bnVt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</w:fldData>
        </w:fldChar>
      </w:r>
      <w:r w:rsidR="009C7B33" w:rsidRPr="00D52643">
        <w:instrText xml:space="preserve"> ADDIN EN.CITE </w:instrText>
      </w:r>
      <w:r w:rsidR="009C7B33" w:rsidRPr="00D52643">
        <w:fldChar w:fldCharType="begin">
          <w:fldData xml:space="preserve">PEVuZE5vdGU+PENpdGU+PEF1dGhvcj5JcHNlbjwvQXV0aG9yPjxZZWFyPjIwMTg8L1llYXI+PFJl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zMzEzLTMzMjc8L3BhZ2VzPjx2b2x1bWU+NzU8L3ZvbHVtZT48bnVt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0</w:t>
      </w:r>
      <w:r w:rsidR="009C7B33" w:rsidRPr="00D52643">
        <w:fldChar w:fldCharType="end"/>
      </w:r>
      <w:r w:rsidR="00C97B3D" w:rsidRPr="00D52643">
        <w:t>.</w:t>
      </w:r>
      <w:r w:rsidR="001B0FA2" w:rsidRPr="00D52643">
        <w:t xml:space="preserve"> </w:t>
      </w:r>
      <w:r w:rsidR="007E493D" w:rsidRPr="00D52643">
        <w:t>Insulin resistance, oxidative stress</w:t>
      </w:r>
      <w:r w:rsidR="003123BB" w:rsidRPr="00D52643">
        <w:t>, reticular stress</w:t>
      </w:r>
      <w:r w:rsidR="006A5894" w:rsidRPr="00D52643">
        <w:t>,</w:t>
      </w:r>
      <w:r w:rsidR="003123BB" w:rsidRPr="00D52643">
        <w:t xml:space="preserve"> </w:t>
      </w:r>
      <w:r w:rsidR="007E493D" w:rsidRPr="00D52643">
        <w:t xml:space="preserve">and cellular dysfunction </w:t>
      </w:r>
      <w:r w:rsidR="003123BB" w:rsidRPr="00D52643">
        <w:t xml:space="preserve">are </w:t>
      </w:r>
      <w:r w:rsidR="001D407F" w:rsidRPr="00D52643">
        <w:t>strongly associated</w:t>
      </w:r>
      <w:r w:rsidR="003123BB" w:rsidRPr="00D52643">
        <w:t xml:space="preserve"> to hepatic</w:t>
      </w:r>
      <w:r w:rsidR="007E493D" w:rsidRPr="00D52643">
        <w:t xml:space="preserve"> lipotoxicity</w:t>
      </w:r>
      <w:r w:rsidR="00C9548D" w:rsidRPr="00D52643">
        <w:fldChar w:fldCharType="begin">
          <w:fldData xml:space="preserve">PEVuZE5vdGU+PENpdGU+PEF1dGhvcj5EaWVobDwvQXV0aG9yPjxZZWFyPjIwMTc8L1llYXI+PFJl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DYzLTIwNzI8L3BhZ2VzPjx2b2x1bWU+Mzc3PC92b2x1bWU+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</w:fldData>
        </w:fldChar>
      </w:r>
      <w:r w:rsidR="003F30EE" w:rsidRPr="00D52643">
        <w:instrText xml:space="preserve"> ADDIN EN.CITE </w:instrText>
      </w:r>
      <w:r w:rsidR="003F30EE" w:rsidRPr="00D52643">
        <w:fldChar w:fldCharType="begin">
          <w:fldData xml:space="preserve">PEVuZE5vdGU+PENpdGU+PEF1dGhvcj5EaWVobDwvQXV0aG9yPjxZZWFyPjIwMTc8L1llYXI+PFJl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DYzLTIwNzI8L3BhZ2VzPjx2b2x1bWU+Mzc3PC92b2x1bWU+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</w:fldData>
        </w:fldChar>
      </w:r>
      <w:r w:rsidR="003F30EE" w:rsidRPr="00D52643">
        <w:instrText xml:space="preserve"> ADDIN EN.CITE.DATA </w:instrText>
      </w:r>
      <w:r w:rsidR="003F30EE" w:rsidRPr="00D52643">
        <w:fldChar w:fldCharType="end"/>
      </w:r>
      <w:r w:rsidR="00C9548D" w:rsidRPr="00D52643">
        <w:fldChar w:fldCharType="separate"/>
      </w:r>
      <w:r w:rsidR="009C7B33" w:rsidRPr="00D52643">
        <w:rPr>
          <w:noProof/>
          <w:vertAlign w:val="superscript"/>
        </w:rPr>
        <w:t>11</w:t>
      </w:r>
      <w:r w:rsidR="003F30EE" w:rsidRPr="00D52643">
        <w:rPr>
          <w:noProof/>
          <w:vertAlign w:val="superscript"/>
        </w:rPr>
        <w:t>,</w:t>
      </w:r>
      <w:r w:rsidR="009C7B33" w:rsidRPr="00D52643">
        <w:rPr>
          <w:noProof/>
          <w:vertAlign w:val="superscript"/>
        </w:rPr>
        <w:t>12</w:t>
      </w:r>
      <w:r w:rsidR="00C9548D" w:rsidRPr="00D52643">
        <w:fldChar w:fldCharType="end"/>
      </w:r>
      <w:r w:rsidR="003123BB" w:rsidRPr="00D52643">
        <w:t xml:space="preserve">. </w:t>
      </w:r>
      <w:r w:rsidR="009272AB" w:rsidRPr="00D52643">
        <w:t xml:space="preserve">On the other hand, fatty hepatocytes are </w:t>
      </w:r>
      <w:r w:rsidR="004238CA">
        <w:t xml:space="preserve">the </w:t>
      </w:r>
      <w:r w:rsidR="009272AB" w:rsidRPr="00D52643">
        <w:t>target of reactive oxygen species, rendering metabolites as lipid peroxides, protein carbonyls</w:t>
      </w:r>
      <w:r w:rsidR="006A5894" w:rsidRPr="00D52643">
        <w:t>,</w:t>
      </w:r>
      <w:r w:rsidR="009272AB" w:rsidRPr="00D52643">
        <w:t xml:space="preserve"> and adducts of nucleic acids</w:t>
      </w:r>
      <w:r w:rsidR="009C7B33" w:rsidRPr="00D52643">
        <w:fldChar w:fldCharType="begin">
          <w:fldData xml:space="preserve">PEVuZE5vdGU+PENpdGU+PEF1dGhvcj5PcmU8L0F1dGhvcj48WWVhcj4yMDE5PC9ZZWFyPjxSZWNO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=
</w:fldData>
        </w:fldChar>
      </w:r>
      <w:r w:rsidR="009C7B33" w:rsidRPr="00D52643">
        <w:instrText xml:space="preserve"> ADDIN EN.CITE </w:instrText>
      </w:r>
      <w:r w:rsidR="009C7B33" w:rsidRPr="00D52643">
        <w:fldChar w:fldCharType="begin">
          <w:fldData xml:space="preserve">PEVuZE5vdGU+PENpdGU+PEF1dGhvcj5PcmU8L0F1dGhvcj48WWVhcj4yMDE5PC9ZZWFyPjxSZWNO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=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3</w:t>
      </w:r>
      <w:r w:rsidR="009C7B33" w:rsidRPr="00D52643">
        <w:fldChar w:fldCharType="end"/>
      </w:r>
      <w:r w:rsidR="009272AB" w:rsidRPr="00D52643">
        <w:t xml:space="preserve">. At the cellular level, fatty hepatocytes </w:t>
      </w:r>
      <w:r w:rsidR="00DE5D67" w:rsidRPr="00D52643">
        <w:t>might undergo</w:t>
      </w:r>
      <w:r w:rsidR="009272AB" w:rsidRPr="00D52643">
        <w:t xml:space="preserve"> mitochondrial damage</w:t>
      </w:r>
      <w:r w:rsidR="009C7B33" w:rsidRPr="00D52643">
        <w:fldChar w:fldCharType="begin">
          <w:fldData xml:space="preserve">PEVuZE5vdGU+PENpdGU+PEF1dGhvcj5QYXJhZGllczwvQXV0aG9yPjxZZWFyPjIwMTQ8L1llYXI+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xNDIwNS0xODwvcGFnZXM+PHZvbHVtZT4y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</w:fldData>
        </w:fldChar>
      </w:r>
      <w:r w:rsidR="009C7B33" w:rsidRPr="00D52643">
        <w:instrText xml:space="preserve"> ADDIN EN.CITE </w:instrText>
      </w:r>
      <w:r w:rsidR="009C7B33" w:rsidRPr="00D52643">
        <w:fldChar w:fldCharType="begin">
          <w:fldData xml:space="preserve">PEVuZE5vdGU+PENpdGU+PEF1dGhvcj5QYXJhZGllczwvQXV0aG9yPjxZZWFyPjIwMTQ8L1llYXI+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xNDIwNS0xODwvcGFnZXM+PHZvbHVtZT4y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4</w:t>
      </w:r>
      <w:r w:rsidR="009C7B33" w:rsidRPr="00D52643">
        <w:fldChar w:fldCharType="end"/>
      </w:r>
      <w:r w:rsidR="00DE5D67" w:rsidRPr="00D52643">
        <w:t>, cellular senescence</w:t>
      </w:r>
      <w:r w:rsidR="009C7B33" w:rsidRPr="00D52643">
        <w:fldChar w:fldCharType="begin">
          <w:fldData xml:space="preserve">PEVuZE5vdGU+PENpdGU+PEF1dGhvcj5BcmF2aW50aGFuPC9BdXRob3I+PFllYXI+MjAxMzwvWWVh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Q5LTU2PC9wYWdlcz48dm9sdW1lPjU4PC92b2x1bWU+PG51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==
</w:fldData>
        </w:fldChar>
      </w:r>
      <w:r w:rsidR="009C7B33" w:rsidRPr="00D52643">
        <w:instrText xml:space="preserve"> ADDIN EN.CITE </w:instrText>
      </w:r>
      <w:r w:rsidR="009C7B33" w:rsidRPr="00D52643">
        <w:fldChar w:fldCharType="begin">
          <w:fldData xml:space="preserve">PEVuZE5vdGU+PENpdGU+PEF1dGhvcj5BcmF2aW50aGFuPC9BdXRob3I+PFllYXI+MjAxMzwvWWVh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Q5LTU2PC9wYWdlcz48dm9sdW1lPjU4PC92b2x1bWU+PG51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==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5</w:t>
      </w:r>
      <w:r w:rsidR="009C7B33" w:rsidRPr="00D52643">
        <w:fldChar w:fldCharType="end"/>
      </w:r>
      <w:r w:rsidR="00DE5D67" w:rsidRPr="00D52643">
        <w:t>, apoptosis</w:t>
      </w:r>
      <w:r w:rsidR="009C7B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9C7B33" w:rsidRPr="00D52643">
        <w:instrText xml:space="preserve"> ADDIN EN.CITE </w:instrText>
      </w:r>
      <w:r w:rsidR="009C7B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6</w:t>
      </w:r>
      <w:r w:rsidR="009C7B33" w:rsidRPr="00D52643">
        <w:fldChar w:fldCharType="end"/>
      </w:r>
      <w:r w:rsidR="00DE5D67" w:rsidRPr="00D52643">
        <w:t>, p</w:t>
      </w:r>
      <w:r w:rsidR="006A5894" w:rsidRPr="00D52643">
        <w:t>y</w:t>
      </w:r>
      <w:r w:rsidR="00DE5D67" w:rsidRPr="00D52643">
        <w:t>roptosis</w:t>
      </w:r>
      <w:r w:rsidR="009C7B33" w:rsidRPr="00D52643">
        <w:fldChar w:fldCharType="begin"/>
      </w:r>
      <w:r w:rsidR="009C7B33" w:rsidRPr="00D52643">
        <w:instrText xml:space="preserve"> ADDIN EN.CITE &lt;EndNote&gt;&lt;Cite&gt;&lt;Author&gt;Zeng&lt;/Author&gt;&lt;Year&gt;2020&lt;/Year&gt;&lt;RecNum&gt;935&lt;/RecNum&gt;&lt;DisplayText&gt;&lt;style face="superscript"&gt;12&lt;/style&gt;&lt;/DisplayText&gt;&lt;record&gt;&lt;rec-number&gt;935&lt;/rec-number&gt;&lt;foreign-keys&gt;&lt;key app="EN" db-id="faf09str5wes0cexxanvtrdy9dpw2tefapzw"&gt;935&lt;/key&gt;&lt;/foreign-keys&gt;&lt;ref-type name="Journal Article"&gt;17&lt;/ref-type&gt;&lt;contributors&gt;&lt;authors&gt;&lt;author&gt;Zeng, X.&lt;/author&gt;&lt;author&gt;Zhu, M.&lt;/author&gt;&lt;author&gt;Liu, X.&lt;/author&gt;&lt;author&gt;Chen, X.&lt;/author&gt;&lt;author&gt;Yuan, Y.&lt;/author&gt;&lt;author&gt;Li, L.&lt;/author&gt;&lt;author&gt;Liu, J.&lt;/author&gt;&lt;author&gt;Lu, Y.&lt;/author&gt;&lt;author&gt;Cheng, J.&lt;/author&gt;&lt;author&gt;Chen, Y.&lt;/author&gt;&lt;/authors&gt;&lt;/contributors&gt;&lt;auth-address&gt;Key Laboratory of Transplant Engineering and Immunology, NHFPC; Regenerative Medicine Research Center, West China Hospital, Sichuan University, No. 1, Keyuan 4th Road, Gao Peng Street, Chengdu, Sichuan 610041 People&amp;apos;s Republic of China.&lt;/auth-address&gt;&lt;titles&gt;&lt;title&gt;Oleic acid ameliorates palmitic acid induced hepatocellular lipotoxicity by inhibition of ER stress and pyroptosis&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11&lt;/pages&gt;&lt;volume&gt;17&lt;/volume&gt;&lt;dates&gt;&lt;year&gt;2020&lt;/year&gt;&lt;/dates&gt;&lt;isbn&gt;1743-7075 (Print)&amp;#xD;1743-7075 (Linking)&lt;/isbn&gt;&lt;accession-num&gt;32021639&lt;/accession-num&gt;&lt;urls&gt;&lt;related-urls&gt;&lt;url&gt;http://www.ncbi.nlm.nih.gov/pubmed/32021639&lt;/url&gt;&lt;/related-urls&gt;&lt;/urls&gt;&lt;custom2&gt;6990600&lt;/custom2&gt;&lt;electronic-resource-num&gt;10.1186/s12986-020-0434-8&lt;/electronic-resource-num&gt;&lt;/record&gt;&lt;/Cite&gt;&lt;/EndNote&gt;</w:instrText>
      </w:r>
      <w:r w:rsidR="009C7B33" w:rsidRPr="00D52643">
        <w:fldChar w:fldCharType="separate"/>
      </w:r>
      <w:r w:rsidR="009C7B33" w:rsidRPr="00D52643">
        <w:rPr>
          <w:noProof/>
          <w:vertAlign w:val="superscript"/>
        </w:rPr>
        <w:t>12</w:t>
      </w:r>
      <w:r w:rsidR="009C7B33" w:rsidRPr="00D52643">
        <w:fldChar w:fldCharType="end"/>
      </w:r>
      <w:r w:rsidR="00DE5D67" w:rsidRPr="00D52643">
        <w:t>, and autophagia</w:t>
      </w:r>
      <w:r w:rsidR="009C7B33" w:rsidRPr="00D52643">
        <w:fldChar w:fldCharType="begin">
          <w:fldData xml:space="preserve">PEVuZE5vdGU+PENpdGU+PEF1dGhvcj5XdTwvQXV0aG9yPjxZZWFyPjIwMTg8L1llYXI+PFJlY051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</w:fldData>
        </w:fldChar>
      </w:r>
      <w:r w:rsidR="009C7B33" w:rsidRPr="00D52643">
        <w:instrText xml:space="preserve"> ADDIN EN.CITE </w:instrText>
      </w:r>
      <w:r w:rsidR="009C7B33" w:rsidRPr="00D52643">
        <w:fldChar w:fldCharType="begin">
          <w:fldData xml:space="preserve">PEVuZE5vdGU+PENpdGU+PEF1dGhvcj5XdTwvQXV0aG9yPjxZZWFyPjIwMTg8L1llYXI+PFJlY051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7</w:t>
      </w:r>
      <w:r w:rsidR="009C7B33" w:rsidRPr="00D52643">
        <w:fldChar w:fldCharType="end"/>
      </w:r>
      <w:r w:rsidR="00DE5D67" w:rsidRPr="00D52643">
        <w:t>, among other</w:t>
      </w:r>
      <w:r w:rsidR="004238CA">
        <w:t xml:space="preserve"> </w:t>
      </w:r>
      <w:r w:rsidR="00672733">
        <w:t>events</w:t>
      </w:r>
      <w:r w:rsidR="00DE5D67" w:rsidRPr="00D52643">
        <w:t>.</w:t>
      </w:r>
    </w:p>
    <w:p w14:paraId="3A8F34A6" w14:textId="77777777" w:rsidR="00D52643" w:rsidRPr="00D52643" w:rsidRDefault="00D52643" w:rsidP="00D52643"/>
    <w:p w14:paraId="54B78D85" w14:textId="453BA201" w:rsidR="00782182" w:rsidRDefault="00C97B3D" w:rsidP="00D52643">
      <w:r w:rsidRPr="00D52643">
        <w:t xml:space="preserve">Hepatocytes are highly responsible </w:t>
      </w:r>
      <w:r w:rsidR="004238CA">
        <w:t>for</w:t>
      </w:r>
      <w:r w:rsidR="004238CA" w:rsidRPr="00D52643">
        <w:t xml:space="preserve"> </w:t>
      </w:r>
      <w:r w:rsidRPr="00D52643">
        <w:t xml:space="preserve">metabolism, </w:t>
      </w:r>
      <w:r w:rsidR="0073750B" w:rsidRPr="00D52643">
        <w:t>detoxification,</w:t>
      </w:r>
      <w:r w:rsidRPr="00D52643">
        <w:t xml:space="preserve"> and synthesis of a wide range of molecules</w:t>
      </w:r>
      <w:r w:rsidR="00507421">
        <w:t>.</w:t>
      </w:r>
      <w:r w:rsidRPr="00D52643">
        <w:t xml:space="preserve"> </w:t>
      </w:r>
      <w:r w:rsidR="00507421">
        <w:t>M</w:t>
      </w:r>
      <w:r w:rsidRPr="00D52643">
        <w:t xml:space="preserve">any of these functions might be </w:t>
      </w:r>
      <w:r w:rsidR="00ED47E1" w:rsidRPr="00D52643">
        <w:t>compromised</w:t>
      </w:r>
      <w:r w:rsidRPr="00D52643">
        <w:t xml:space="preserve"> by the lipid accumulation</w:t>
      </w:r>
      <w:r w:rsidR="006A5894" w:rsidRPr="00D52643">
        <w:t xml:space="preserve"> observed in steatosis</w:t>
      </w:r>
      <w:r w:rsidRPr="00D52643">
        <w:t>.</w:t>
      </w:r>
      <w:r w:rsidR="00DE5D67" w:rsidRPr="00D52643">
        <w:t xml:space="preserve"> </w:t>
      </w:r>
      <w:r w:rsidR="008404EC" w:rsidRPr="00D52643">
        <w:t xml:space="preserve">Therefore, it is of great importance to </w:t>
      </w:r>
      <w:r w:rsidRPr="00D52643">
        <w:t>have reproducible tools</w:t>
      </w:r>
      <w:r w:rsidR="008404EC" w:rsidRPr="00D52643">
        <w:t xml:space="preserve"> </w:t>
      </w:r>
      <w:r w:rsidRPr="00D52643">
        <w:t xml:space="preserve">that </w:t>
      </w:r>
      <w:r w:rsidR="003F3EE1" w:rsidRPr="00D52643">
        <w:t>allow an</w:t>
      </w:r>
      <w:r w:rsidR="008404EC" w:rsidRPr="00D52643">
        <w:t xml:space="preserve"> accurate evaluation of steatosis</w:t>
      </w:r>
      <w:r w:rsidR="006A5894" w:rsidRPr="00D52643">
        <w:t>.</w:t>
      </w:r>
      <w:r w:rsidR="003F3EE1" w:rsidRPr="00D52643">
        <w:t xml:space="preserve"> </w:t>
      </w:r>
      <w:r w:rsidR="006A5894" w:rsidRPr="00D52643">
        <w:t>I</w:t>
      </w:r>
      <w:r w:rsidR="003F3EE1" w:rsidRPr="00D52643">
        <w:t xml:space="preserve">n this sense, </w:t>
      </w:r>
      <w:r w:rsidR="003F3EE1" w:rsidRPr="00D52643">
        <w:rPr>
          <w:i/>
          <w:iCs/>
        </w:rPr>
        <w:t>in vitro</w:t>
      </w:r>
      <w:r w:rsidR="003F3EE1" w:rsidRPr="00D52643">
        <w:t xml:space="preserve"> models are readily applicable and highly reproducible</w:t>
      </w:r>
      <w:r w:rsidR="008404EC" w:rsidRPr="00D52643">
        <w:t>.</w:t>
      </w:r>
      <w:r w:rsidR="007E493D" w:rsidRPr="00D52643">
        <w:t xml:space="preserve"> Steatosis </w:t>
      </w:r>
      <w:r w:rsidR="007E493D" w:rsidRPr="00D52643">
        <w:rPr>
          <w:i/>
          <w:iCs/>
        </w:rPr>
        <w:t>in vitro</w:t>
      </w:r>
      <w:r w:rsidR="007E493D" w:rsidRPr="00D52643">
        <w:t xml:space="preserve"> has been used </w:t>
      </w:r>
      <w:r w:rsidR="00C71739" w:rsidRPr="00D52643">
        <w:t>with different goals</w:t>
      </w:r>
      <w:r w:rsidR="00C9548D" w:rsidRPr="00D52643">
        <w:fldChar w:fldCharType="begin">
          <w:fldData xml:space="preserve">PEVuZE5vdGU+PENpdGU+PEF1dGhvcj5Hb21lejwvQXV0aG9yPjxZZWFyPjIwMDc8L1llYXI+PFJl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xOTYzLTgwPC9w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</w:fldData>
        </w:fldChar>
      </w:r>
      <w:r w:rsidR="003F30EE" w:rsidRPr="00D52643">
        <w:instrText xml:space="preserve"> ADDIN EN.CITE </w:instrText>
      </w:r>
      <w:r w:rsidR="003F30EE" w:rsidRPr="00D52643">
        <w:fldChar w:fldCharType="begin">
          <w:fldData xml:space="preserve">PEVuZE5vdGU+PENpdGU+PEF1dGhvcj5Hb21lejwvQXV0aG9yPjxZZWFyPjIwMDc8L1llYXI+PFJl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xOTYzLTgwPC9w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</w:fldData>
        </w:fldChar>
      </w:r>
      <w:r w:rsidR="003F30EE" w:rsidRPr="00D52643">
        <w:instrText xml:space="preserve"> ADDIN EN.CITE.DATA </w:instrText>
      </w:r>
      <w:r w:rsidR="003F30EE" w:rsidRPr="00D52643">
        <w:fldChar w:fldCharType="end"/>
      </w:r>
      <w:r w:rsidR="00C9548D" w:rsidRPr="00D52643">
        <w:fldChar w:fldCharType="separate"/>
      </w:r>
      <w:r w:rsidR="009C7B33" w:rsidRPr="00D52643">
        <w:rPr>
          <w:noProof/>
          <w:vertAlign w:val="superscript"/>
        </w:rPr>
        <w:t>16</w:t>
      </w:r>
      <w:r w:rsidR="003F30EE" w:rsidRPr="00D52643">
        <w:rPr>
          <w:noProof/>
          <w:vertAlign w:val="superscript"/>
        </w:rPr>
        <w:t>,</w:t>
      </w:r>
      <w:r w:rsidR="009C7B33" w:rsidRPr="00D52643">
        <w:rPr>
          <w:noProof/>
          <w:vertAlign w:val="superscript"/>
        </w:rPr>
        <w:t>18</w:t>
      </w:r>
      <w:r w:rsidR="003F30EE" w:rsidRPr="00D52643">
        <w:rPr>
          <w:noProof/>
          <w:vertAlign w:val="superscript"/>
        </w:rPr>
        <w:t>,</w:t>
      </w:r>
      <w:r w:rsidR="009C7B33" w:rsidRPr="00D52643">
        <w:rPr>
          <w:noProof/>
          <w:vertAlign w:val="superscript"/>
        </w:rPr>
        <w:t>19</w:t>
      </w:r>
      <w:r w:rsidR="00C9548D" w:rsidRPr="00D52643">
        <w:fldChar w:fldCharType="end"/>
      </w:r>
      <w:r w:rsidR="0085439F" w:rsidRPr="00D52643">
        <w:t>.</w:t>
      </w:r>
      <w:r w:rsidR="003F3EE1" w:rsidRPr="00D52643">
        <w:t xml:space="preserve"> The </w:t>
      </w:r>
      <w:r w:rsidR="001B1C0E" w:rsidRPr="00D52643">
        <w:t xml:space="preserve">HepG2 </w:t>
      </w:r>
      <w:r w:rsidR="003F3EE1" w:rsidRPr="00D52643">
        <w:t>cell</w:t>
      </w:r>
      <w:r w:rsidR="001B1C0E" w:rsidRPr="00D52643">
        <w:t>s</w:t>
      </w:r>
      <w:r w:rsidR="003F3EE1" w:rsidRPr="00D52643">
        <w:t xml:space="preserve"> </w:t>
      </w:r>
      <w:r w:rsidR="001B1C0E" w:rsidRPr="00D52643">
        <w:t>are</w:t>
      </w:r>
      <w:r w:rsidR="003F3EE1" w:rsidRPr="00D52643">
        <w:t xml:space="preserve"> widely used as hepatocyte </w:t>
      </w:r>
      <w:r w:rsidR="001B1C0E" w:rsidRPr="00D52643">
        <w:t>cell line</w:t>
      </w:r>
      <w:r w:rsidR="00191E31">
        <w:t>.</w:t>
      </w:r>
      <w:r w:rsidR="001B1C0E" w:rsidRPr="00D52643">
        <w:t xml:space="preserve"> </w:t>
      </w:r>
      <w:r w:rsidR="00191E31">
        <w:t>I</w:t>
      </w:r>
      <w:r w:rsidR="001B1C0E" w:rsidRPr="00D52643">
        <w:t xml:space="preserve">t has advantages </w:t>
      </w:r>
      <w:r w:rsidR="00191E31">
        <w:t xml:space="preserve">such </w:t>
      </w:r>
      <w:r w:rsidR="001B1C0E" w:rsidRPr="00D52643">
        <w:t xml:space="preserve">as </w:t>
      </w:r>
      <w:r w:rsidR="00191E31">
        <w:t xml:space="preserve">being </w:t>
      </w:r>
      <w:r w:rsidR="001B1C0E" w:rsidRPr="00D52643">
        <w:t xml:space="preserve">easy to culture and well characterized. Perhaps, the only disadvantage of HepG2 cells is the fact that it is a carcinogenic cell line, so this </w:t>
      </w:r>
      <w:r w:rsidR="001D407F" w:rsidRPr="00D52643">
        <w:t>must</w:t>
      </w:r>
      <w:r w:rsidR="001B1C0E" w:rsidRPr="00D52643">
        <w:t xml:space="preserve"> be considered when analyzing the outcomes. Here</w:t>
      </w:r>
      <w:r w:rsidR="00E55B16" w:rsidRPr="00D52643">
        <w:t>, the application of a</w:t>
      </w:r>
      <w:r w:rsidR="001B1C0E" w:rsidRPr="00D52643">
        <w:t xml:space="preserve"> mixture of </w:t>
      </w:r>
      <w:r w:rsidR="003F6198" w:rsidRPr="00D52643">
        <w:t>fatty acids widely used in cell culture: palmitic acid (PA) and oleic acid (OA)</w:t>
      </w:r>
      <w:r w:rsidR="00191E31">
        <w:t xml:space="preserve"> is shown</w:t>
      </w:r>
      <w:r w:rsidR="003F6198" w:rsidRPr="00D52643">
        <w:t>. Both PA and OA offer different outcomes in culture</w:t>
      </w:r>
      <w:r w:rsidR="009C7B33" w:rsidRPr="00D52643">
        <w:fldChar w:fldCharType="begin">
          <w:fldData xml:space="preserve">PEVuZE5vdGU+PENpdGU+PEF1dGhvcj5SaWNjaGk8L0F1dGhvcj48WWVhcj4yMDA5PC9ZZWFyPjxS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gzMC00MDwvcGFnZXM+PHZvbHVtZT4yNDwvdm9s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=
</w:fldData>
        </w:fldChar>
      </w:r>
      <w:r w:rsidR="009C7B33" w:rsidRPr="00D52643">
        <w:instrText xml:space="preserve"> ADDIN EN.CITE </w:instrText>
      </w:r>
      <w:r w:rsidR="009C7B33" w:rsidRPr="00D52643">
        <w:fldChar w:fldCharType="begin">
          <w:fldData xml:space="preserve">PEVuZE5vdGU+PENpdGU+PEF1dGhvcj5SaWNjaGk8L0F1dGhvcj48WWVhcj4yMDA5PC9ZZWFyPjxS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gzMC00MDwvcGFnZXM+PHZvbHVtZT4yNDwvdm9s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=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20</w:t>
      </w:r>
      <w:r w:rsidR="009C7B33" w:rsidRPr="00D52643">
        <w:fldChar w:fldCharType="end"/>
      </w:r>
      <w:r w:rsidR="0038468C" w:rsidRPr="00D52643">
        <w:t>.</w:t>
      </w:r>
      <w:r w:rsidR="003F6198" w:rsidRPr="00D52643">
        <w:t xml:space="preserve"> PA (C</w:t>
      </w:r>
      <w:r w:rsidR="0038468C" w:rsidRPr="00D52643">
        <w:t xml:space="preserve"> </w:t>
      </w:r>
      <w:r w:rsidR="003F6198" w:rsidRPr="00D52643">
        <w:t xml:space="preserve">16:0) </w:t>
      </w:r>
      <w:r w:rsidR="00776833">
        <w:t xml:space="preserve">is </w:t>
      </w:r>
      <w:r w:rsidR="003F6198" w:rsidRPr="00D52643">
        <w:t>the most common saturated fatty acid obtained from the diet</w:t>
      </w:r>
      <w:r w:rsidR="009C7B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9C7B33" w:rsidRPr="00D52643">
        <w:instrText xml:space="preserve"> ADDIN EN.CITE </w:instrText>
      </w:r>
      <w:r w:rsidR="009C7B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6</w:t>
      </w:r>
      <w:r w:rsidR="009C7B33" w:rsidRPr="00D52643">
        <w:fldChar w:fldCharType="end"/>
      </w:r>
      <w:r w:rsidR="004719E2">
        <w:t>.</w:t>
      </w:r>
      <w:r w:rsidR="003F6198" w:rsidRPr="00D52643">
        <w:t xml:space="preserve"> PA is considered </w:t>
      </w:r>
      <w:r w:rsidR="00507421">
        <w:t xml:space="preserve">as </w:t>
      </w:r>
      <w:r w:rsidR="003F6198" w:rsidRPr="00D52643">
        <w:t xml:space="preserve">a biomarker of </w:t>
      </w:r>
      <w:r w:rsidR="003F6198" w:rsidRPr="00D52643">
        <w:rPr>
          <w:i/>
          <w:iCs/>
        </w:rPr>
        <w:t>de-novo lipogenesis</w:t>
      </w:r>
      <w:r w:rsidR="003F6198" w:rsidRPr="00D52643">
        <w:t>, a crucial step in the development of NAFLD</w:t>
      </w:r>
      <w:r w:rsidR="009C7B33" w:rsidRPr="00D52643">
        <w:fldChar w:fldCharType="begin">
          <w:fldData xml:space="preserve">PEVuZE5vdGU+PENpdGU+PEF1dGhvcj5MZWU8L0F1dGhvcj48WWVhcj4yMDIwPC9ZZWFyPjxSZWNO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</w:fldData>
        </w:fldChar>
      </w:r>
      <w:r w:rsidR="009C7B33" w:rsidRPr="00D52643">
        <w:instrText xml:space="preserve"> ADDIN EN.CITE </w:instrText>
      </w:r>
      <w:r w:rsidR="009C7B33" w:rsidRPr="00D52643">
        <w:fldChar w:fldCharType="begin">
          <w:fldData xml:space="preserve">PEVuZE5vdGU+PENpdGU+PEF1dGhvcj5MZWU8L0F1dGhvcj48WWVhcj4yMDIwPC9ZZWFyPjxSZWNO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21</w:t>
      </w:r>
      <w:r w:rsidR="009C7B33" w:rsidRPr="00D52643">
        <w:fldChar w:fldCharType="end"/>
      </w:r>
      <w:r w:rsidR="003F6198" w:rsidRPr="00D52643">
        <w:t xml:space="preserve">. </w:t>
      </w:r>
      <w:r w:rsidR="00776833">
        <w:t xml:space="preserve">PA </w:t>
      </w:r>
      <w:r w:rsidR="00191E31">
        <w:t>is</w:t>
      </w:r>
      <w:r w:rsidR="00191E31" w:rsidRPr="00D52643">
        <w:t xml:space="preserve"> </w:t>
      </w:r>
      <w:r w:rsidR="003F6198" w:rsidRPr="00D52643">
        <w:t>shown to be highly toxic</w:t>
      </w:r>
      <w:r w:rsidR="009C7B33" w:rsidRPr="00D52643">
        <w:fldChar w:fldCharType="begin">
          <w:fldData xml:space="preserve">PEVuZE5vdGU+PENpdGU+PEF1dGhvcj5BbG5haGRpPC9BdXRob3I+PFllYXI+MjAxOTwvWWVhcj48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MTE8L3Zv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</w:fldData>
        </w:fldChar>
      </w:r>
      <w:r w:rsidR="009C7B33" w:rsidRPr="00D52643">
        <w:instrText xml:space="preserve"> ADDIN EN.CITE </w:instrText>
      </w:r>
      <w:r w:rsidR="009C7B33" w:rsidRPr="00D52643">
        <w:fldChar w:fldCharType="begin">
          <w:fldData xml:space="preserve">PEVuZE5vdGU+PENpdGU+PEF1dGhvcj5BbG5haGRpPC9BdXRob3I+PFllYXI+MjAxOTwvWWVhcj48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MTE8L3Zv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22</w:t>
      </w:r>
      <w:r w:rsidR="009C7B33" w:rsidRPr="00D52643">
        <w:fldChar w:fldCharType="end"/>
      </w:r>
      <w:r w:rsidR="00191E31">
        <w:t>;</w:t>
      </w:r>
      <w:r w:rsidR="003F6198" w:rsidRPr="00D52643">
        <w:t xml:space="preserve"> </w:t>
      </w:r>
      <w:r w:rsidR="0038468C" w:rsidRPr="00D52643">
        <w:t>therefore,</w:t>
      </w:r>
      <w:r w:rsidR="003F6198" w:rsidRPr="00D52643">
        <w:t xml:space="preserve"> it </w:t>
      </w:r>
      <w:r w:rsidR="008F3E46" w:rsidRPr="00D52643">
        <w:t xml:space="preserve">might </w:t>
      </w:r>
      <w:r w:rsidR="003F6198" w:rsidRPr="00D52643">
        <w:t xml:space="preserve">not </w:t>
      </w:r>
      <w:r w:rsidR="006A5894" w:rsidRPr="00D52643">
        <w:t xml:space="preserve">be </w:t>
      </w:r>
      <w:r w:rsidR="003F6198" w:rsidRPr="00D52643">
        <w:t xml:space="preserve">recommended to induce steatosis </w:t>
      </w:r>
      <w:r w:rsidR="003F6198" w:rsidRPr="00D52643">
        <w:rPr>
          <w:i/>
          <w:iCs/>
        </w:rPr>
        <w:t>in vitro</w:t>
      </w:r>
      <w:r w:rsidR="003F6198" w:rsidRPr="00D52643">
        <w:t>. OA (C</w:t>
      </w:r>
      <w:r w:rsidR="0038468C" w:rsidRPr="00D52643">
        <w:t xml:space="preserve"> </w:t>
      </w:r>
      <w:r w:rsidR="003F6198" w:rsidRPr="00D52643">
        <w:t>18:1) is a monounsaturated fatty acid</w:t>
      </w:r>
      <w:r w:rsidR="00191E31">
        <w:t>.</w:t>
      </w:r>
      <w:r w:rsidR="0038468C" w:rsidRPr="00D52643">
        <w:t xml:space="preserve"> </w:t>
      </w:r>
      <w:r w:rsidR="00191E31">
        <w:t>I</w:t>
      </w:r>
      <w:r w:rsidR="008F3E46" w:rsidRPr="00D52643">
        <w:t>n contrast to PA, OA has been suggested to possess anti-inflammatory and anti-</w:t>
      </w:r>
      <w:r w:rsidR="00776833">
        <w:t>oxidant</w:t>
      </w:r>
      <w:r w:rsidR="008F3E46" w:rsidRPr="00D52643">
        <w:t xml:space="preserve"> properties</w:t>
      </w:r>
      <w:hyperlink w:anchor="_ENREF_9" w:tooltip="Zeng, 2020 #22" w:history="1">
        <w:r w:rsidR="008F3E46" w:rsidRPr="00D52643">
          <w:t>,</w:t>
        </w:r>
      </w:hyperlink>
      <w:r w:rsidR="008F3E46" w:rsidRPr="00D52643">
        <w:t xml:space="preserve"> being able to counteract PA</w:t>
      </w:r>
      <w:r w:rsidR="009C7B33" w:rsidRPr="00D52643">
        <w:fldChar w:fldCharType="begin"/>
      </w:r>
      <w:r w:rsidR="009C7B33" w:rsidRPr="00D52643">
        <w:instrText xml:space="preserve"> ADDIN EN.CITE &lt;EndNote&gt;&lt;Cite&gt;&lt;Author&gt;Zeng&lt;/Author&gt;&lt;Year&gt;2020&lt;/Year&gt;&lt;RecNum&gt;935&lt;/RecNum&gt;&lt;DisplayText&gt;&lt;style face="superscript"&gt;12&lt;/style&gt;&lt;/DisplayText&gt;&lt;record&gt;&lt;rec-number&gt;935&lt;/rec-number&gt;&lt;foreign-keys&gt;&lt;key app="EN" db-id="faf09str5wes0cexxanvtrdy9dpw2tefapzw"&gt;935&lt;/key&gt;&lt;/foreign-keys&gt;&lt;ref-type name="Journal Article"&gt;17&lt;/ref-type&gt;&lt;contributors&gt;&lt;authors&gt;&lt;author&gt;Zeng, X.&lt;/author&gt;&lt;author&gt;Zhu, M.&lt;/author&gt;&lt;author&gt;Liu, X.&lt;/author&gt;&lt;author&gt;Chen, X.&lt;/author&gt;&lt;author&gt;Yuan, Y.&lt;/author&gt;&lt;author&gt;Li, L.&lt;/author&gt;&lt;author&gt;Liu, J.&lt;/author&gt;&lt;author&gt;Lu, Y.&lt;/author&gt;&lt;author&gt;Cheng, J.&lt;/author&gt;&lt;author&gt;Chen, Y.&lt;/author&gt;&lt;/authors&gt;&lt;/contributors&gt;&lt;auth-address&gt;Key Laboratory of Transplant Engineering and Immunology, NHFPC; Regenerative Medicine Research Center, West China Hospital, Sichuan University, No. 1, Keyuan 4th Road, Gao Peng Street, Chengdu, Sichuan 610041 People&amp;apos;s Republic of China.&lt;/auth-address&gt;&lt;titles&gt;&lt;title&gt;Oleic acid ameliorates palmitic acid induced hepatocellular lipotoxicity by inhibition of ER stress and pyroptosis&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11&lt;/pages&gt;&lt;volume&gt;17&lt;/volume&gt;&lt;dates&gt;&lt;year&gt;2020&lt;/year&gt;&lt;/dates&gt;&lt;isbn&gt;1743-7075 (Print)&amp;#xD;1743-7075 (Linking)&lt;/isbn&gt;&lt;accession-num&gt;32021639&lt;/accession-num&gt;&lt;urls&gt;&lt;related-urls&gt;&lt;url&gt;http://www.ncbi.nlm.nih.gov/pubmed/32021639&lt;/url&gt;&lt;/related-urls&gt;&lt;/urls&gt;&lt;custom2&gt;6990600&lt;/custom2&gt;&lt;electronic-resource-num&gt;10.1186/s12986-020-0434-8&lt;/electronic-resource-num&gt;&lt;/record&gt;&lt;/Cite&gt;&lt;/EndNote&gt;</w:instrText>
      </w:r>
      <w:r w:rsidR="009C7B33" w:rsidRPr="00D52643">
        <w:fldChar w:fldCharType="separate"/>
      </w:r>
      <w:r w:rsidR="009C7B33" w:rsidRPr="00D52643">
        <w:rPr>
          <w:noProof/>
          <w:vertAlign w:val="superscript"/>
        </w:rPr>
        <w:t>12</w:t>
      </w:r>
      <w:r w:rsidR="009C7B33" w:rsidRPr="00D52643">
        <w:fldChar w:fldCharType="end"/>
      </w:r>
      <w:r w:rsidR="008F3E46" w:rsidRPr="00D52643">
        <w:t>. Both PA and OA are the main fatty acids present in the triglycerides, regardless of the condition of health or disease</w:t>
      </w:r>
      <w:r w:rsidR="009C7B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9C7B33" w:rsidRPr="00D52643">
        <w:instrText xml:space="preserve"> ADDIN EN.CITE </w:instrText>
      </w:r>
      <w:r w:rsidR="009C7B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9C7B33" w:rsidRPr="00D52643">
        <w:instrText xml:space="preserve"> ADDIN EN.CITE.DATA </w:instrText>
      </w:r>
      <w:r w:rsidR="009C7B33" w:rsidRPr="00D52643">
        <w:fldChar w:fldCharType="end"/>
      </w:r>
      <w:r w:rsidR="009C7B33" w:rsidRPr="00D52643">
        <w:fldChar w:fldCharType="separate"/>
      </w:r>
      <w:r w:rsidR="009C7B33" w:rsidRPr="00D52643">
        <w:rPr>
          <w:noProof/>
          <w:vertAlign w:val="superscript"/>
        </w:rPr>
        <w:t>16</w:t>
      </w:r>
      <w:r w:rsidR="009C7B33" w:rsidRPr="00D52643">
        <w:fldChar w:fldCharType="end"/>
      </w:r>
      <w:r w:rsidR="001B7EB3" w:rsidRPr="00D52643">
        <w:t>.</w:t>
      </w:r>
      <w:r w:rsidR="00776833" w:rsidRPr="00BA52B5">
        <w:t xml:space="preserve"> </w:t>
      </w:r>
      <w:r w:rsidR="00776833" w:rsidRPr="00674411">
        <w:rPr>
          <w:b/>
          <w:bCs/>
        </w:rPr>
        <w:t>Table 1</w:t>
      </w:r>
      <w:r w:rsidR="00776833">
        <w:t xml:space="preserve"> provides examples of the hepatocyte culture with PA, OA</w:t>
      </w:r>
      <w:r w:rsidR="00191E31">
        <w:t>,</w:t>
      </w:r>
      <w:r w:rsidR="00776833">
        <w:t xml:space="preserve"> and their mixture, </w:t>
      </w:r>
      <w:r w:rsidR="00776833">
        <w:lastRenderedPageBreak/>
        <w:t>as well as the outcomes reported</w:t>
      </w:r>
      <w:r w:rsidR="00776833">
        <w:fldChar w:fldCharType="begin">
          <w:fldData xml:space="preserve">PEVuZE5vdGU+PENpdGU+PEF1dGhvcj5aZW5nPC9BdXRob3I+PFllYXI+MjAyMDwvWWVhcj48SURU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</w:fldData>
        </w:fldChar>
      </w:r>
      <w:r w:rsidR="00776833">
        <w:instrText xml:space="preserve"> ADDIN EN.CITE </w:instrText>
      </w:r>
      <w:r w:rsidR="00776833">
        <w:fldChar w:fldCharType="begin">
          <w:fldData xml:space="preserve">PEVuZE5vdGU+PENpdGU+PEF1dGhvcj5aZW5nPC9BdXRob3I+PFllYXI+MjAyMDwvWWVhcj48SURU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</w:fldData>
        </w:fldChar>
      </w:r>
      <w:r w:rsidR="00776833">
        <w:instrText xml:space="preserve"> ADDIN EN.CITE.DATA </w:instrText>
      </w:r>
      <w:r w:rsidR="00776833">
        <w:fldChar w:fldCharType="end"/>
      </w:r>
      <w:r w:rsidR="00776833">
        <w:fldChar w:fldCharType="separate"/>
      </w:r>
      <w:r w:rsidR="00776833" w:rsidRPr="007C419D">
        <w:rPr>
          <w:noProof/>
          <w:vertAlign w:val="superscript"/>
        </w:rPr>
        <w:t>12,23</w:t>
      </w:r>
      <w:r w:rsidR="00AC4DDA">
        <w:rPr>
          <w:noProof/>
          <w:vertAlign w:val="superscript"/>
        </w:rPr>
        <w:t>–</w:t>
      </w:r>
      <w:r w:rsidR="00776833" w:rsidRPr="007C419D">
        <w:rPr>
          <w:noProof/>
          <w:vertAlign w:val="superscript"/>
        </w:rPr>
        <w:t>27</w:t>
      </w:r>
      <w:r w:rsidR="00776833">
        <w:fldChar w:fldCharType="end"/>
      </w:r>
      <w:r w:rsidR="00776833">
        <w:t xml:space="preserve">. Other fatty acids have also been used in hepatocyte culture, including </w:t>
      </w:r>
      <w:r w:rsidR="00776833" w:rsidRPr="002D257F">
        <w:t>stearic acid (C</w:t>
      </w:r>
      <w:r w:rsidR="00191E31">
        <w:t xml:space="preserve"> </w:t>
      </w:r>
      <w:r w:rsidR="00776833" w:rsidRPr="002D257F">
        <w:t>18:0)</w:t>
      </w:r>
      <w:r w:rsidR="00776833">
        <w:fldChar w:fldCharType="begin">
          <w:fldData xml:space="preserve">PEVuZE5vdGU+PENpdGU+PEF1dGhvcj5BdmlsYTwvQXV0aG9yPjxZZWFyPjIwMjA8L1llYXI+PElE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==
</w:fldData>
        </w:fldChar>
      </w:r>
      <w:r w:rsidR="00776833">
        <w:instrText xml:space="preserve"> ADDIN EN.CITE </w:instrText>
      </w:r>
      <w:r w:rsidR="00776833">
        <w:fldChar w:fldCharType="begin">
          <w:fldData xml:space="preserve">PEVuZE5vdGU+PENpdGU+PEF1dGhvcj5BdmlsYTwvQXV0aG9yPjxZZWFyPjIwMjA8L1llYXI+PElE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==
</w:fldData>
        </w:fldChar>
      </w:r>
      <w:r w:rsidR="00776833">
        <w:instrText xml:space="preserve"> ADDIN EN.CITE.DATA </w:instrText>
      </w:r>
      <w:r w:rsidR="00776833">
        <w:fldChar w:fldCharType="end"/>
      </w:r>
      <w:r w:rsidR="00776833">
        <w:fldChar w:fldCharType="separate"/>
      </w:r>
      <w:r w:rsidR="00776833" w:rsidRPr="00185F2D">
        <w:rPr>
          <w:noProof/>
          <w:vertAlign w:val="superscript"/>
        </w:rPr>
        <w:t>28</w:t>
      </w:r>
      <w:r w:rsidR="00AC4DDA">
        <w:rPr>
          <w:noProof/>
          <w:vertAlign w:val="superscript"/>
        </w:rPr>
        <w:t>–</w:t>
      </w:r>
      <w:r w:rsidR="00776833" w:rsidRPr="00185F2D">
        <w:rPr>
          <w:noProof/>
          <w:vertAlign w:val="superscript"/>
        </w:rPr>
        <w:t>30</w:t>
      </w:r>
      <w:r w:rsidR="00776833">
        <w:fldChar w:fldCharType="end"/>
      </w:r>
      <w:r w:rsidR="00776833" w:rsidRPr="002D257F">
        <w:t>, linoleic acid (C</w:t>
      </w:r>
      <w:r w:rsidR="00191E31">
        <w:t xml:space="preserve"> </w:t>
      </w:r>
      <w:r w:rsidR="00776833" w:rsidRPr="002D257F">
        <w:t>18:1)</w:t>
      </w:r>
      <w:r w:rsidR="00776833">
        <w:fldChar w:fldCharType="begin">
          <w:fldData xml:space="preserve">PEVuZE5vdGU+PENpdGU+PEF1dGhvcj5BdmlsYTwvQXV0aG9yPjxZZWFyPjIwMjA8L1llYXI+PElE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</w:fldData>
        </w:fldChar>
      </w:r>
      <w:r w:rsidR="00776833">
        <w:instrText xml:space="preserve"> ADDIN EN.CITE </w:instrText>
      </w:r>
      <w:r w:rsidR="00776833">
        <w:fldChar w:fldCharType="begin">
          <w:fldData xml:space="preserve">PEVuZE5vdGU+PENpdGU+PEF1dGhvcj5BdmlsYTwvQXV0aG9yPjxZZWFyPjIwMjA8L1llYXI+PElE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</w:fldData>
        </w:fldChar>
      </w:r>
      <w:r w:rsidR="00776833">
        <w:instrText xml:space="preserve"> ADDIN EN.CITE.DATA </w:instrText>
      </w:r>
      <w:r w:rsidR="00776833">
        <w:fldChar w:fldCharType="end"/>
      </w:r>
      <w:r w:rsidR="00776833">
        <w:fldChar w:fldCharType="separate"/>
      </w:r>
      <w:r w:rsidR="00776833" w:rsidRPr="00185F2D">
        <w:rPr>
          <w:noProof/>
          <w:vertAlign w:val="superscript"/>
        </w:rPr>
        <w:t>28,30,31</w:t>
      </w:r>
      <w:r w:rsidR="00776833">
        <w:fldChar w:fldCharType="end"/>
      </w:r>
      <w:r w:rsidR="00776833" w:rsidRPr="001F58D7">
        <w:t xml:space="preserve"> </w:t>
      </w:r>
      <w:r w:rsidR="00776833" w:rsidRPr="002D257F">
        <w:t>and its conjugates</w:t>
      </w:r>
      <w:r w:rsidR="00776833" w:rsidRPr="00D305B5">
        <w:t xml:space="preserve"> (CLA)</w:t>
      </w:r>
      <w:r w:rsidR="00776833">
        <w:fldChar w:fldCharType="begin">
          <w:fldData xml:space="preserve">PEVuZE5vdGU+PENpdGU+PEF1dGhvcj5BdmlsYTwvQXV0aG9yPjxZZWFyPjIwMjA8L1llYXI+PElE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</w:fldData>
        </w:fldChar>
      </w:r>
      <w:r w:rsidR="00776833">
        <w:instrText xml:space="preserve"> ADDIN EN.CITE </w:instrText>
      </w:r>
      <w:r w:rsidR="00776833">
        <w:fldChar w:fldCharType="begin">
          <w:fldData xml:space="preserve">PEVuZE5vdGU+PENpdGU+PEF1dGhvcj5BdmlsYTwvQXV0aG9yPjxZZWFyPjIwMjA8L1llYXI+PElE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</w:fldData>
        </w:fldChar>
      </w:r>
      <w:r w:rsidR="00776833">
        <w:instrText xml:space="preserve"> ADDIN EN.CITE.DATA </w:instrText>
      </w:r>
      <w:r w:rsidR="00776833">
        <w:fldChar w:fldCharType="end"/>
      </w:r>
      <w:r w:rsidR="00776833">
        <w:fldChar w:fldCharType="separate"/>
      </w:r>
      <w:r w:rsidR="00776833" w:rsidRPr="00185F2D">
        <w:rPr>
          <w:noProof/>
          <w:vertAlign w:val="superscript"/>
        </w:rPr>
        <w:t>28,32</w:t>
      </w:r>
      <w:r w:rsidR="00776833">
        <w:fldChar w:fldCharType="end"/>
      </w:r>
      <w:r w:rsidR="00635C68">
        <w:t>,</w:t>
      </w:r>
      <w:r w:rsidR="00776833" w:rsidRPr="002D257F">
        <w:t xml:space="preserve"> palmitoleic acid (C</w:t>
      </w:r>
      <w:r w:rsidR="00191E31">
        <w:t xml:space="preserve"> </w:t>
      </w:r>
      <w:r w:rsidR="00776833" w:rsidRPr="002D257F">
        <w:t>16:1)</w:t>
      </w:r>
      <w:r w:rsidR="00776833">
        <w:fldChar w:fldCharType="begin">
          <w:fldData xml:space="preserve">PEVuZE5vdGU+PENpdGU+PEF1dGhvcj5NYWxoaTwvQXV0aG9yPjxZZWFyPjIwMDY8L1llYXI+PElE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</w:fldData>
        </w:fldChar>
      </w:r>
      <w:r w:rsidR="00776833">
        <w:instrText xml:space="preserve"> ADDIN EN.CITE </w:instrText>
      </w:r>
      <w:r w:rsidR="00776833">
        <w:fldChar w:fldCharType="begin">
          <w:fldData xml:space="preserve">PEVuZE5vdGU+PENpdGU+PEF1dGhvcj5NYWxoaTwvQXV0aG9yPjxZZWFyPjIwMDY8L1llYXI+PElE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</w:fldData>
        </w:fldChar>
      </w:r>
      <w:r w:rsidR="00776833">
        <w:instrText xml:space="preserve"> ADDIN EN.CITE.DATA </w:instrText>
      </w:r>
      <w:r w:rsidR="00776833">
        <w:fldChar w:fldCharType="end"/>
      </w:r>
      <w:r w:rsidR="00776833">
        <w:fldChar w:fldCharType="separate"/>
      </w:r>
      <w:r w:rsidR="00776833" w:rsidRPr="00185F2D">
        <w:rPr>
          <w:noProof/>
          <w:vertAlign w:val="superscript"/>
        </w:rPr>
        <w:t>29</w:t>
      </w:r>
      <w:r w:rsidR="00776833">
        <w:fldChar w:fldCharType="end"/>
      </w:r>
      <w:r w:rsidR="00635C68">
        <w:t>.</w:t>
      </w:r>
      <w:r w:rsidR="00776833">
        <w:t xml:space="preserve"> </w:t>
      </w:r>
      <w:r w:rsidR="00635C68">
        <w:t>However</w:t>
      </w:r>
      <w:r w:rsidR="00776833">
        <w:t>,</w:t>
      </w:r>
      <w:r w:rsidR="00776833" w:rsidRPr="00F72619">
        <w:t xml:space="preserve"> </w:t>
      </w:r>
      <w:r w:rsidR="00776833">
        <w:t xml:space="preserve">their use is least frequently reported in the literature, perhaps </w:t>
      </w:r>
      <w:r w:rsidR="00635C68">
        <w:t>because</w:t>
      </w:r>
      <w:r w:rsidR="00776833">
        <w:t xml:space="preserve"> their hepatic abundance is lower </w:t>
      </w:r>
      <w:r w:rsidR="00635C68">
        <w:t>than</w:t>
      </w:r>
      <w:r w:rsidR="00776833">
        <w:t xml:space="preserve"> PA and OA</w:t>
      </w:r>
      <w:r w:rsidR="007768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776833" w:rsidRPr="00D52643">
        <w:instrText xml:space="preserve"> ADDIN EN.CITE </w:instrText>
      </w:r>
      <w:r w:rsidR="00776833" w:rsidRPr="00D52643">
        <w:fldChar w:fldCharType="begin">
          <w:fldData xml:space="preserve">PEVuZE5vdGU+PENpdGU+PEF1dGhvcj5Hb21lejwvQXV0aG9yPjxZZWFyPjIwMDc8L1llYXI+PFJl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xMDYtMTY8L3BhZ2VzPjx2b2x1bWU+MTY1PC92b2x1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</w:fldData>
        </w:fldChar>
      </w:r>
      <w:r w:rsidR="00776833" w:rsidRPr="00D52643">
        <w:instrText xml:space="preserve"> ADDIN EN.CITE.DATA </w:instrText>
      </w:r>
      <w:r w:rsidR="00776833" w:rsidRPr="00D52643">
        <w:fldChar w:fldCharType="end"/>
      </w:r>
      <w:r w:rsidR="00776833" w:rsidRPr="00D52643">
        <w:fldChar w:fldCharType="separate"/>
      </w:r>
      <w:r w:rsidR="00776833" w:rsidRPr="00D52643">
        <w:rPr>
          <w:noProof/>
          <w:vertAlign w:val="superscript"/>
        </w:rPr>
        <w:t>16</w:t>
      </w:r>
      <w:r w:rsidR="00776833" w:rsidRPr="00D52643">
        <w:fldChar w:fldCharType="end"/>
      </w:r>
      <w:r w:rsidR="00776833">
        <w:t>.</w:t>
      </w:r>
    </w:p>
    <w:p w14:paraId="64742E30" w14:textId="77777777" w:rsidR="00AC4DDA" w:rsidRPr="00D52643" w:rsidRDefault="00AC4DDA" w:rsidP="00D52643"/>
    <w:p w14:paraId="0CE49EDC" w14:textId="2E999DB0" w:rsidR="001B1C0E" w:rsidRDefault="008F3E46" w:rsidP="00D52643">
      <w:r w:rsidRPr="00D52643">
        <w:t xml:space="preserve">In conjunction, both fatty acids resemble steatosis </w:t>
      </w:r>
      <w:r w:rsidRPr="00D52643">
        <w:rPr>
          <w:i/>
          <w:iCs/>
        </w:rPr>
        <w:t>in vitro</w:t>
      </w:r>
      <w:r w:rsidRPr="00D52643">
        <w:t>, providing proliferating cells, with increased cell death and lower viability compared with control conditions</w:t>
      </w:r>
      <w:r w:rsidR="003E5E22" w:rsidRPr="00D52643">
        <w:t xml:space="preserve">. </w:t>
      </w:r>
      <w:r w:rsidR="003F6198" w:rsidRPr="00D52643">
        <w:t xml:space="preserve">It is worth mentioning that </w:t>
      </w:r>
      <w:r w:rsidR="00492956" w:rsidRPr="00D52643">
        <w:t xml:space="preserve">the </w:t>
      </w:r>
      <w:r w:rsidR="003F6198" w:rsidRPr="00D52643">
        <w:t>respective salts of these fatty acids are available and can be used as well.</w:t>
      </w:r>
      <w:r w:rsidR="003E5E22" w:rsidRPr="00D52643">
        <w:t xml:space="preserve"> One of the main problems when assessing lipid overload in hepatocyte cell culture </w:t>
      </w:r>
      <w:r w:rsidR="047569D5" w:rsidRPr="00D52643">
        <w:t>is given in the differentiation between toxicological models and a model that best represent steatosis. Many models can be account</w:t>
      </w:r>
      <w:r w:rsidR="00191E31">
        <w:t>ed</w:t>
      </w:r>
      <w:r w:rsidR="047569D5" w:rsidRPr="00D52643">
        <w:t xml:space="preserve"> in the first case</w:t>
      </w:r>
      <w:r w:rsidR="00191E31">
        <w:t>.</w:t>
      </w:r>
      <w:r w:rsidR="047569D5" w:rsidRPr="00D52643">
        <w:t xml:space="preserve"> </w:t>
      </w:r>
      <w:r w:rsidR="00191E31">
        <w:t>I</w:t>
      </w:r>
      <w:r w:rsidR="047569D5" w:rsidRPr="00D52643">
        <w:t>n fact</w:t>
      </w:r>
      <w:r w:rsidR="00191E31">
        <w:t>,</w:t>
      </w:r>
      <w:r w:rsidR="047569D5" w:rsidRPr="00D52643">
        <w:t xml:space="preserve"> the use of PA alone might be considered among them, and the high mortality is the most evident outcome</w:t>
      </w:r>
      <w:r w:rsidR="009A5D22">
        <w:fldChar w:fldCharType="begin">
          <w:fldData xml:space="preserve">PEVuZE5vdGU+PENpdGU+PEF1dGhvcj5aZW5nPC9BdXRob3I+PFllYXI+MjAyMDwvWWVhcj48SURU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</w:fldData>
        </w:fldChar>
      </w:r>
      <w:r w:rsidR="009A5D22">
        <w:instrText xml:space="preserve"> ADDIN EN.CITE </w:instrText>
      </w:r>
      <w:r w:rsidR="009A5D22">
        <w:fldChar w:fldCharType="begin">
          <w:fldData xml:space="preserve">PEVuZE5vdGU+PENpdGU+PEF1dGhvcj5aZW5nPC9BdXRob3I+PFllYXI+MjAyMDwvWWVhcj48SURU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</w:fldData>
        </w:fldChar>
      </w:r>
      <w:r w:rsidR="009A5D22">
        <w:instrText xml:space="preserve"> ADDIN EN.CITE.DATA </w:instrText>
      </w:r>
      <w:r w:rsidR="009A5D22">
        <w:fldChar w:fldCharType="end"/>
      </w:r>
      <w:r w:rsidR="009A5D22">
        <w:fldChar w:fldCharType="separate"/>
      </w:r>
      <w:r w:rsidR="009A5D22" w:rsidRPr="009A5D22">
        <w:rPr>
          <w:noProof/>
          <w:vertAlign w:val="superscript"/>
        </w:rPr>
        <w:t>12,16,23</w:t>
      </w:r>
      <w:r w:rsidR="00AC4DDA">
        <w:rPr>
          <w:noProof/>
          <w:vertAlign w:val="superscript"/>
        </w:rPr>
        <w:t>–</w:t>
      </w:r>
      <w:r w:rsidR="009A5D22" w:rsidRPr="009A5D22">
        <w:rPr>
          <w:noProof/>
          <w:vertAlign w:val="superscript"/>
        </w:rPr>
        <w:t>27</w:t>
      </w:r>
      <w:r w:rsidR="009A5D22">
        <w:fldChar w:fldCharType="end"/>
      </w:r>
      <w:r w:rsidR="047569D5" w:rsidRPr="00D52643">
        <w:t>. The use of high doses even in the case of OA can also be considered</w:t>
      </w:r>
      <w:r w:rsidR="00635C68">
        <w:t xml:space="preserve"> as</w:t>
      </w:r>
      <w:r w:rsidR="047569D5" w:rsidRPr="00D52643">
        <w:t xml:space="preserve"> a toxicologic model. </w:t>
      </w:r>
      <w:r w:rsidR="00635C68" w:rsidRPr="00635C68">
        <w:t>The protocol shown here is in higher accordance with steatosis development since it shows low mortality compared with that observed in other models and allows it to be followed during several days with progressive lipid accumulation as it occurs in NAFLD. The possibility to assess mild and severe steatosis through experimental conditions is considered another advantage.</w:t>
      </w:r>
    </w:p>
    <w:p w14:paraId="105E348D" w14:textId="77777777" w:rsidR="00F7370E" w:rsidRPr="00D52643" w:rsidRDefault="00F7370E" w:rsidP="00D52643"/>
    <w:p w14:paraId="27026989" w14:textId="1DF37059" w:rsidR="00125D33" w:rsidRDefault="00125D33" w:rsidP="00D52643">
      <w:r w:rsidRPr="00D52643">
        <w:t xml:space="preserve">[Place </w:t>
      </w:r>
      <w:r w:rsidRPr="00F7370E">
        <w:rPr>
          <w:b/>
          <w:bCs/>
        </w:rPr>
        <w:t>Table 1</w:t>
      </w:r>
      <w:r w:rsidRPr="00D52643">
        <w:t xml:space="preserve"> here]</w:t>
      </w:r>
    </w:p>
    <w:p w14:paraId="5832D52B" w14:textId="77777777" w:rsidR="00F7370E" w:rsidRPr="00D52643" w:rsidRDefault="00F7370E" w:rsidP="00D52643"/>
    <w:p w14:paraId="398864E8" w14:textId="2831E4FF" w:rsidR="001B1C0E" w:rsidRPr="00D52643" w:rsidRDefault="003F6198" w:rsidP="00D52643">
      <w:r w:rsidRPr="00D52643">
        <w:t>Finally, t</w:t>
      </w:r>
      <w:r w:rsidR="047569D5" w:rsidRPr="00D52643">
        <w:t xml:space="preserve">his model is applicable not only to the study of steatosis and fatty liver, but also to the hepatic metabolic, synthetic, and detoxification pathways in the context of steatosis. Also, </w:t>
      </w:r>
      <w:r w:rsidR="047569D5" w:rsidRPr="00D52643">
        <w:rPr>
          <w:i/>
          <w:iCs/>
        </w:rPr>
        <w:t>in vitro</w:t>
      </w:r>
      <w:r w:rsidR="047569D5" w:rsidRPr="00D52643">
        <w:t xml:space="preserve"> induced steatosis might provide evidence for the identification of potential markers of the disease as well as therapeutic targets.</w:t>
      </w:r>
    </w:p>
    <w:p w14:paraId="4093DF8A" w14:textId="77777777" w:rsidR="006E4797" w:rsidRPr="00D52643" w:rsidRDefault="006E4797" w:rsidP="00D52643">
      <w:pPr>
        <w:rPr>
          <w:bCs/>
        </w:rPr>
      </w:pPr>
    </w:p>
    <w:p w14:paraId="0B617FEA" w14:textId="1F29D60F" w:rsidR="00EE40BD" w:rsidRPr="00D52643" w:rsidRDefault="00551D82" w:rsidP="00D52643">
      <w:r w:rsidRPr="00D52643">
        <w:rPr>
          <w:b/>
        </w:rPr>
        <w:t>PROTOCOL:</w:t>
      </w:r>
    </w:p>
    <w:p w14:paraId="3674E456" w14:textId="77777777" w:rsidR="006E4797" w:rsidRPr="00D52643" w:rsidRDefault="006E4797" w:rsidP="00D52643">
      <w:pPr>
        <w:rPr>
          <w:b/>
        </w:rPr>
      </w:pPr>
      <w:bookmarkStart w:id="0" w:name="_Hlk70678836"/>
    </w:p>
    <w:p w14:paraId="3D689727" w14:textId="77777777" w:rsidR="000A09B3" w:rsidRPr="00D52643" w:rsidRDefault="00CF1CCE" w:rsidP="00F7370E">
      <w:pPr>
        <w:pStyle w:val="ListParagraph"/>
        <w:numPr>
          <w:ilvl w:val="0"/>
          <w:numId w:val="24"/>
        </w:numPr>
        <w:spacing w:line="240" w:lineRule="auto"/>
        <w:ind w:left="0" w:firstLine="0"/>
        <w:jc w:val="both"/>
        <w:rPr>
          <w:rFonts w:ascii="Calibri" w:hAnsi="Calibri" w:cs="Calibri"/>
          <w:b/>
          <w:sz w:val="24"/>
          <w:szCs w:val="24"/>
          <w:highlight w:val="yellow"/>
          <w:lang w:val="en-US"/>
        </w:rPr>
      </w:pPr>
      <w:bookmarkStart w:id="1" w:name="_Hlk68022464"/>
      <w:r w:rsidRPr="00D52643">
        <w:rPr>
          <w:rFonts w:ascii="Calibri" w:hAnsi="Calibri" w:cs="Calibri"/>
          <w:b/>
          <w:sz w:val="24"/>
          <w:szCs w:val="24"/>
          <w:highlight w:val="yellow"/>
          <w:lang w:val="en-US"/>
        </w:rPr>
        <w:t>Standard and conditioned</w:t>
      </w:r>
      <w:r w:rsidR="00C962F3" w:rsidRPr="00D52643">
        <w:rPr>
          <w:rFonts w:ascii="Calibri" w:hAnsi="Calibri" w:cs="Calibri"/>
          <w:b/>
          <w:sz w:val="24"/>
          <w:szCs w:val="24"/>
          <w:highlight w:val="yellow"/>
          <w:lang w:val="en-US"/>
        </w:rPr>
        <w:t xml:space="preserve"> medium preparation</w:t>
      </w:r>
    </w:p>
    <w:p w14:paraId="707B79D3" w14:textId="77777777" w:rsidR="00D9687A" w:rsidRPr="00CD450C" w:rsidRDefault="00D9687A" w:rsidP="00BA52B5">
      <w:pPr>
        <w:rPr>
          <w:highlight w:val="yellow"/>
        </w:rPr>
      </w:pPr>
    </w:p>
    <w:p w14:paraId="4BFD7881" w14:textId="6CA226C2" w:rsidR="00EE40BD" w:rsidRPr="00D52643" w:rsidRDefault="00F7370E"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Pr>
          <w:rFonts w:ascii="Calibri" w:hAnsi="Calibri" w:cs="Calibri"/>
          <w:iCs/>
          <w:sz w:val="24"/>
          <w:szCs w:val="24"/>
          <w:highlight w:val="yellow"/>
          <w:lang w:val="en-US"/>
        </w:rPr>
        <w:t xml:space="preserve">To prepare </w:t>
      </w:r>
      <w:r w:rsidR="00635C68">
        <w:rPr>
          <w:rFonts w:ascii="Calibri" w:hAnsi="Calibri" w:cs="Calibri"/>
          <w:iCs/>
          <w:sz w:val="24"/>
          <w:szCs w:val="24"/>
          <w:highlight w:val="yellow"/>
          <w:lang w:val="en-US"/>
        </w:rPr>
        <w:t>s</w:t>
      </w:r>
      <w:r w:rsidR="00635C68" w:rsidRPr="00F7370E">
        <w:rPr>
          <w:rFonts w:ascii="Calibri" w:hAnsi="Calibri" w:cs="Calibri"/>
          <w:iCs/>
          <w:sz w:val="24"/>
          <w:szCs w:val="24"/>
          <w:highlight w:val="yellow"/>
          <w:lang w:val="en-US"/>
        </w:rPr>
        <w:t xml:space="preserve">tandard </w:t>
      </w:r>
      <w:r w:rsidR="00EE40BD" w:rsidRPr="00F7370E">
        <w:rPr>
          <w:rFonts w:ascii="Calibri" w:hAnsi="Calibri" w:cs="Calibri"/>
          <w:iCs/>
          <w:sz w:val="24"/>
          <w:szCs w:val="24"/>
          <w:highlight w:val="yellow"/>
          <w:lang w:val="en-US"/>
        </w:rPr>
        <w:t>RPMI 1640</w:t>
      </w:r>
      <w:r w:rsidR="00320D83" w:rsidRPr="00D52643">
        <w:rPr>
          <w:rFonts w:ascii="Calibri" w:hAnsi="Calibri" w:cs="Calibri"/>
          <w:sz w:val="24"/>
          <w:szCs w:val="24"/>
          <w:highlight w:val="yellow"/>
          <w:lang w:val="en-US"/>
        </w:rPr>
        <w:t xml:space="preserve"> </w:t>
      </w:r>
      <w:r>
        <w:rPr>
          <w:rFonts w:ascii="Calibri" w:hAnsi="Calibri" w:cs="Calibri"/>
          <w:sz w:val="24"/>
          <w:szCs w:val="24"/>
          <w:highlight w:val="yellow"/>
          <w:lang w:val="en-US"/>
        </w:rPr>
        <w:t>supplement</w:t>
      </w:r>
      <w:r w:rsidR="001B1ACD">
        <w:rPr>
          <w:rFonts w:ascii="Calibri" w:hAnsi="Calibri" w:cs="Calibri"/>
          <w:sz w:val="24"/>
          <w:szCs w:val="24"/>
          <w:highlight w:val="yellow"/>
          <w:lang w:val="en-US"/>
        </w:rPr>
        <w:t xml:space="preserve">, </w:t>
      </w:r>
      <w:proofErr w:type="gramStart"/>
      <w:r w:rsidR="001B1ACD">
        <w:rPr>
          <w:rFonts w:ascii="Calibri" w:hAnsi="Calibri" w:cs="Calibri"/>
          <w:sz w:val="24"/>
          <w:szCs w:val="24"/>
          <w:highlight w:val="yellow"/>
          <w:lang w:val="en-US"/>
        </w:rPr>
        <w:t xml:space="preserve">mix </w:t>
      </w:r>
      <w:r>
        <w:rPr>
          <w:rFonts w:ascii="Calibri" w:hAnsi="Calibri" w:cs="Calibri"/>
          <w:sz w:val="24"/>
          <w:szCs w:val="24"/>
          <w:highlight w:val="yellow"/>
          <w:lang w:val="en-US"/>
        </w:rPr>
        <w:t xml:space="preserve"> </w:t>
      </w:r>
      <w:r w:rsidR="00320D83" w:rsidRPr="00D52643">
        <w:rPr>
          <w:rFonts w:ascii="Calibri" w:hAnsi="Calibri" w:cs="Calibri"/>
          <w:sz w:val="24"/>
          <w:szCs w:val="24"/>
          <w:highlight w:val="yellow"/>
          <w:lang w:val="en-US"/>
        </w:rPr>
        <w:t>RPMI</w:t>
      </w:r>
      <w:proofErr w:type="gramEnd"/>
      <w:r w:rsidR="00320D83" w:rsidRPr="00D52643">
        <w:rPr>
          <w:rFonts w:ascii="Calibri" w:hAnsi="Calibri" w:cs="Calibri"/>
          <w:sz w:val="24"/>
          <w:szCs w:val="24"/>
          <w:highlight w:val="yellow"/>
          <w:lang w:val="en-US"/>
        </w:rPr>
        <w:t xml:space="preserve"> 1640 </w:t>
      </w:r>
      <w:r w:rsidR="00EE40BD" w:rsidRPr="00D52643">
        <w:rPr>
          <w:rFonts w:ascii="Calibri" w:hAnsi="Calibri" w:cs="Calibri"/>
          <w:sz w:val="24"/>
          <w:szCs w:val="24"/>
          <w:highlight w:val="yellow"/>
          <w:lang w:val="en-US"/>
        </w:rPr>
        <w:t xml:space="preserve">culture medium with 10% (v/v) </w:t>
      </w:r>
      <w:r w:rsidR="001B1ACD">
        <w:rPr>
          <w:rFonts w:ascii="Calibri" w:hAnsi="Calibri" w:cs="Calibri"/>
          <w:sz w:val="24"/>
          <w:szCs w:val="24"/>
          <w:highlight w:val="yellow"/>
          <w:lang w:val="en-US"/>
        </w:rPr>
        <w:t xml:space="preserve">of </w:t>
      </w:r>
      <w:r w:rsidR="00EE40BD" w:rsidRPr="00D52643">
        <w:rPr>
          <w:rFonts w:ascii="Calibri" w:hAnsi="Calibri" w:cs="Calibri"/>
          <w:sz w:val="24"/>
          <w:szCs w:val="24"/>
          <w:highlight w:val="yellow"/>
          <w:lang w:val="en-US"/>
        </w:rPr>
        <w:t xml:space="preserve">fetal bovine serum (FBS, previously heat inactivated) and 1% (v/v) </w:t>
      </w:r>
      <w:r w:rsidR="001B1ACD">
        <w:rPr>
          <w:rFonts w:ascii="Calibri" w:hAnsi="Calibri" w:cs="Calibri"/>
          <w:sz w:val="24"/>
          <w:szCs w:val="24"/>
          <w:highlight w:val="yellow"/>
          <w:lang w:val="en-US"/>
        </w:rPr>
        <w:t xml:space="preserve">of </w:t>
      </w:r>
      <w:r w:rsidR="00EE40BD" w:rsidRPr="00D52643">
        <w:rPr>
          <w:rFonts w:ascii="Calibri" w:hAnsi="Calibri" w:cs="Calibri"/>
          <w:sz w:val="24"/>
          <w:szCs w:val="24"/>
          <w:highlight w:val="yellow"/>
          <w:lang w:val="en-US"/>
        </w:rPr>
        <w:t>Penicillin-Streptomycin solution. Store</w:t>
      </w:r>
      <w:r w:rsidR="001B1ACD">
        <w:rPr>
          <w:rFonts w:ascii="Calibri" w:hAnsi="Calibri" w:cs="Calibri"/>
          <w:sz w:val="24"/>
          <w:szCs w:val="24"/>
          <w:highlight w:val="yellow"/>
          <w:lang w:val="en-US"/>
        </w:rPr>
        <w:t xml:space="preserve"> the </w:t>
      </w:r>
      <w:proofErr w:type="gramStart"/>
      <w:r w:rsidR="001B1ACD">
        <w:rPr>
          <w:rFonts w:ascii="Calibri" w:hAnsi="Calibri" w:cs="Calibri"/>
          <w:sz w:val="24"/>
          <w:szCs w:val="24"/>
          <w:highlight w:val="yellow"/>
          <w:lang w:val="en-US"/>
        </w:rPr>
        <w:t xml:space="preserve">supplement </w:t>
      </w:r>
      <w:r w:rsidR="00EE40BD" w:rsidRPr="00D52643">
        <w:rPr>
          <w:rFonts w:ascii="Calibri" w:hAnsi="Calibri" w:cs="Calibri"/>
          <w:sz w:val="24"/>
          <w:szCs w:val="24"/>
          <w:highlight w:val="yellow"/>
          <w:lang w:val="en-US"/>
        </w:rPr>
        <w:t xml:space="preserve"> at</w:t>
      </w:r>
      <w:proofErr w:type="gramEnd"/>
      <w:r w:rsidR="00EE40BD" w:rsidRPr="00D52643">
        <w:rPr>
          <w:rFonts w:ascii="Calibri" w:hAnsi="Calibri" w:cs="Calibri"/>
          <w:sz w:val="24"/>
          <w:szCs w:val="24"/>
          <w:highlight w:val="yellow"/>
          <w:lang w:val="en-US"/>
        </w:rPr>
        <w:t xml:space="preserve"> 4 °C.</w:t>
      </w:r>
    </w:p>
    <w:p w14:paraId="025F47F1" w14:textId="77777777" w:rsidR="009D4630" w:rsidRPr="00D52643" w:rsidRDefault="009D4630" w:rsidP="00F7370E">
      <w:pPr>
        <w:pStyle w:val="ListParagraph"/>
        <w:spacing w:line="240" w:lineRule="auto"/>
        <w:ind w:left="0"/>
        <w:jc w:val="both"/>
        <w:rPr>
          <w:rFonts w:ascii="Calibri" w:hAnsi="Calibri" w:cs="Calibri"/>
          <w:sz w:val="24"/>
          <w:szCs w:val="24"/>
          <w:highlight w:val="yellow"/>
          <w:lang w:val="en-US"/>
        </w:rPr>
      </w:pPr>
    </w:p>
    <w:p w14:paraId="5604D995" w14:textId="008E3340" w:rsidR="00D9687A" w:rsidRPr="00D52643" w:rsidRDefault="00F7370E"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To prepare p</w:t>
      </w:r>
      <w:r w:rsidR="00D9687A" w:rsidRPr="00F7370E">
        <w:rPr>
          <w:rFonts w:ascii="Calibri" w:hAnsi="Calibri" w:cs="Calibri"/>
          <w:sz w:val="24"/>
          <w:szCs w:val="24"/>
          <w:highlight w:val="yellow"/>
          <w:lang w:val="en-US"/>
        </w:rPr>
        <w:t>almi</w:t>
      </w:r>
      <w:r w:rsidR="00C009B3" w:rsidRPr="00F7370E">
        <w:rPr>
          <w:rFonts w:ascii="Calibri" w:hAnsi="Calibri" w:cs="Calibri"/>
          <w:sz w:val="24"/>
          <w:szCs w:val="24"/>
          <w:highlight w:val="yellow"/>
          <w:lang w:val="en-US"/>
        </w:rPr>
        <w:t>tate</w:t>
      </w:r>
      <w:r w:rsidR="00D9687A" w:rsidRPr="00F7370E">
        <w:rPr>
          <w:rFonts w:ascii="Calibri" w:hAnsi="Calibri" w:cs="Calibri"/>
          <w:sz w:val="24"/>
          <w:szCs w:val="24"/>
          <w:highlight w:val="yellow"/>
          <w:lang w:val="en-US"/>
        </w:rPr>
        <w:t xml:space="preserve"> stock solution</w:t>
      </w:r>
      <w:r>
        <w:rPr>
          <w:rFonts w:ascii="Calibri" w:hAnsi="Calibri" w:cs="Calibri"/>
          <w:sz w:val="24"/>
          <w:szCs w:val="24"/>
          <w:highlight w:val="yellow"/>
          <w:lang w:val="en-US"/>
        </w:rPr>
        <w:t>, p</w:t>
      </w:r>
      <w:r w:rsidR="00102A19" w:rsidRPr="00D52643">
        <w:rPr>
          <w:rFonts w:ascii="Calibri" w:hAnsi="Calibri" w:cs="Calibri"/>
          <w:sz w:val="24"/>
          <w:szCs w:val="24"/>
          <w:highlight w:val="yellow"/>
          <w:lang w:val="en-US"/>
        </w:rPr>
        <w:t>repare a 50</w:t>
      </w:r>
      <w:r w:rsidR="00AC4DDA">
        <w:rPr>
          <w:rFonts w:ascii="Calibri" w:hAnsi="Calibri" w:cs="Calibri"/>
          <w:sz w:val="24"/>
          <w:szCs w:val="24"/>
          <w:highlight w:val="yellow"/>
          <w:lang w:val="en-US"/>
        </w:rPr>
        <w:t xml:space="preserve"> </w:t>
      </w:r>
      <w:r w:rsidR="00102A19" w:rsidRPr="00D52643">
        <w:rPr>
          <w:rFonts w:ascii="Calibri" w:hAnsi="Calibri" w:cs="Calibri"/>
          <w:sz w:val="24"/>
          <w:szCs w:val="24"/>
          <w:highlight w:val="yellow"/>
          <w:lang w:val="en-US"/>
        </w:rPr>
        <w:t xml:space="preserve">mM solution of </w:t>
      </w:r>
      <w:r w:rsidR="00C009B3" w:rsidRPr="00D52643">
        <w:rPr>
          <w:rFonts w:ascii="Calibri" w:hAnsi="Calibri" w:cs="Calibri"/>
          <w:sz w:val="24"/>
          <w:szCs w:val="24"/>
          <w:highlight w:val="yellow"/>
          <w:lang w:val="en-US"/>
        </w:rPr>
        <w:t>palmitate</w:t>
      </w:r>
      <w:r w:rsidR="00102A19" w:rsidRPr="00D52643">
        <w:rPr>
          <w:rFonts w:ascii="Calibri" w:hAnsi="Calibri" w:cs="Calibri"/>
          <w:sz w:val="24"/>
          <w:szCs w:val="24"/>
          <w:highlight w:val="yellow"/>
          <w:lang w:val="en-US"/>
        </w:rPr>
        <w:t xml:space="preserve"> in the standard RPMI 1640 previously supplemented with</w:t>
      </w:r>
      <w:r w:rsidR="00D9687A" w:rsidRPr="00D52643">
        <w:rPr>
          <w:rFonts w:ascii="Calibri" w:hAnsi="Calibri" w:cs="Calibri"/>
          <w:sz w:val="24"/>
          <w:szCs w:val="24"/>
          <w:highlight w:val="yellow"/>
          <w:lang w:val="en-US"/>
        </w:rPr>
        <w:t xml:space="preserve"> 1% of bovine serum albumin (lipid free).</w:t>
      </w:r>
      <w:r w:rsidR="00102A19" w:rsidRPr="00D52643">
        <w:rPr>
          <w:rFonts w:ascii="Calibri" w:hAnsi="Calibri" w:cs="Calibri"/>
          <w:sz w:val="24"/>
          <w:szCs w:val="24"/>
          <w:highlight w:val="yellow"/>
          <w:lang w:val="en-US"/>
        </w:rPr>
        <w:t xml:space="preserve"> </w:t>
      </w:r>
      <w:r w:rsidR="001B1ACD">
        <w:rPr>
          <w:rFonts w:ascii="Calibri" w:hAnsi="Calibri" w:cs="Calibri"/>
          <w:sz w:val="24"/>
          <w:szCs w:val="24"/>
          <w:highlight w:val="yellow"/>
          <w:lang w:val="en-US"/>
        </w:rPr>
        <w:t xml:space="preserve">A volume of </w:t>
      </w:r>
      <w:r w:rsidR="00102A19" w:rsidRPr="00D52643">
        <w:rPr>
          <w:rFonts w:ascii="Calibri" w:hAnsi="Calibri" w:cs="Calibri"/>
          <w:sz w:val="24"/>
          <w:szCs w:val="24"/>
          <w:highlight w:val="yellow"/>
          <w:lang w:val="en-US"/>
        </w:rPr>
        <w:t xml:space="preserve">5-10 mL of this stock </w:t>
      </w:r>
      <w:r>
        <w:rPr>
          <w:rFonts w:ascii="Calibri" w:hAnsi="Calibri" w:cs="Calibri"/>
          <w:sz w:val="24"/>
          <w:szCs w:val="24"/>
          <w:highlight w:val="yellow"/>
          <w:lang w:val="en-US"/>
        </w:rPr>
        <w:t>will</w:t>
      </w:r>
      <w:r w:rsidR="00102A19" w:rsidRPr="00D52643">
        <w:rPr>
          <w:rFonts w:ascii="Calibri" w:hAnsi="Calibri" w:cs="Calibri"/>
          <w:sz w:val="24"/>
          <w:szCs w:val="24"/>
          <w:highlight w:val="yellow"/>
          <w:lang w:val="en-US"/>
        </w:rPr>
        <w:t xml:space="preserve"> be sufficient. Sterilize </w:t>
      </w:r>
      <w:r w:rsidR="001B1ACD">
        <w:rPr>
          <w:rFonts w:ascii="Calibri" w:hAnsi="Calibri" w:cs="Calibri"/>
          <w:sz w:val="24"/>
          <w:szCs w:val="24"/>
          <w:highlight w:val="yellow"/>
          <w:lang w:val="en-US"/>
        </w:rPr>
        <w:t xml:space="preserve">the stock solution </w:t>
      </w:r>
      <w:r w:rsidR="00102A19" w:rsidRPr="00D52643">
        <w:rPr>
          <w:rFonts w:ascii="Calibri" w:hAnsi="Calibri" w:cs="Calibri"/>
          <w:sz w:val="24"/>
          <w:szCs w:val="24"/>
          <w:highlight w:val="yellow"/>
          <w:lang w:val="en-US"/>
        </w:rPr>
        <w:t>by using 0.22 µ</w:t>
      </w:r>
      <w:r w:rsidR="00AB1774" w:rsidRPr="00D52643">
        <w:rPr>
          <w:rFonts w:ascii="Calibri" w:hAnsi="Calibri" w:cs="Calibri"/>
          <w:sz w:val="24"/>
          <w:szCs w:val="24"/>
          <w:highlight w:val="yellow"/>
          <w:lang w:val="en-US"/>
        </w:rPr>
        <w:t>m</w:t>
      </w:r>
      <w:r w:rsidR="00102A19" w:rsidRPr="00D52643">
        <w:rPr>
          <w:rFonts w:ascii="Calibri" w:hAnsi="Calibri" w:cs="Calibri"/>
          <w:sz w:val="24"/>
          <w:szCs w:val="24"/>
          <w:highlight w:val="yellow"/>
          <w:lang w:val="en-US"/>
        </w:rPr>
        <w:t xml:space="preserve"> filters. Store at 4 °C</w:t>
      </w:r>
      <w:r w:rsidR="00320D83" w:rsidRPr="00D52643">
        <w:rPr>
          <w:rFonts w:ascii="Calibri" w:hAnsi="Calibri" w:cs="Calibri"/>
          <w:sz w:val="24"/>
          <w:szCs w:val="24"/>
          <w:highlight w:val="yellow"/>
          <w:lang w:val="en-US"/>
        </w:rPr>
        <w:t xml:space="preserve"> protected from light</w:t>
      </w:r>
      <w:r w:rsidR="00BD25AE">
        <w:rPr>
          <w:rFonts w:ascii="Calibri" w:hAnsi="Calibri" w:cs="Calibri"/>
          <w:sz w:val="24"/>
          <w:szCs w:val="24"/>
          <w:highlight w:val="yellow"/>
          <w:lang w:val="en-US"/>
        </w:rPr>
        <w:t xml:space="preserve"> for up to 1 month</w:t>
      </w:r>
      <w:r w:rsidR="00102A19" w:rsidRPr="00D52643">
        <w:rPr>
          <w:rFonts w:ascii="Calibri" w:hAnsi="Calibri" w:cs="Calibri"/>
          <w:sz w:val="24"/>
          <w:szCs w:val="24"/>
          <w:highlight w:val="yellow"/>
          <w:lang w:val="en-US"/>
        </w:rPr>
        <w:t>.</w:t>
      </w:r>
    </w:p>
    <w:p w14:paraId="5412282F" w14:textId="610E991E" w:rsidR="009D4630" w:rsidRPr="00D52643" w:rsidRDefault="009D4630" w:rsidP="00F7370E">
      <w:pPr>
        <w:pStyle w:val="ListParagraph"/>
        <w:spacing w:line="240" w:lineRule="auto"/>
        <w:ind w:left="0"/>
        <w:rPr>
          <w:rFonts w:ascii="Calibri" w:hAnsi="Calibri" w:cs="Calibri"/>
          <w:sz w:val="24"/>
          <w:szCs w:val="24"/>
          <w:highlight w:val="yellow"/>
          <w:lang w:val="en-US"/>
        </w:rPr>
      </w:pPr>
    </w:p>
    <w:p w14:paraId="131C187A" w14:textId="0AF948E6" w:rsidR="00102A19" w:rsidRPr="00D52643" w:rsidRDefault="00F7370E"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To prepare o</w:t>
      </w:r>
      <w:r w:rsidR="493FA731" w:rsidRPr="00F7370E">
        <w:rPr>
          <w:rFonts w:ascii="Calibri" w:hAnsi="Calibri" w:cs="Calibri"/>
          <w:sz w:val="24"/>
          <w:szCs w:val="24"/>
          <w:highlight w:val="yellow"/>
          <w:lang w:val="en-US"/>
        </w:rPr>
        <w:t>leate stock solution</w:t>
      </w:r>
      <w:r w:rsidRPr="00F7370E">
        <w:rPr>
          <w:rFonts w:ascii="Calibri" w:hAnsi="Calibri" w:cs="Calibri"/>
          <w:sz w:val="24"/>
          <w:szCs w:val="24"/>
          <w:highlight w:val="yellow"/>
          <w:lang w:val="en-US"/>
        </w:rPr>
        <w:t xml:space="preserve">, </w:t>
      </w:r>
      <w:r>
        <w:rPr>
          <w:rFonts w:ascii="Calibri" w:hAnsi="Calibri" w:cs="Calibri"/>
          <w:sz w:val="24"/>
          <w:szCs w:val="24"/>
          <w:highlight w:val="yellow"/>
          <w:lang w:val="en-US"/>
        </w:rPr>
        <w:t>p</w:t>
      </w:r>
      <w:r w:rsidR="493FA731" w:rsidRPr="00D52643">
        <w:rPr>
          <w:rFonts w:ascii="Calibri" w:hAnsi="Calibri" w:cs="Calibri"/>
          <w:sz w:val="24"/>
          <w:szCs w:val="24"/>
          <w:highlight w:val="yellow"/>
          <w:lang w:val="en-US"/>
        </w:rPr>
        <w:t>repare a 50</w:t>
      </w:r>
      <w:r w:rsidR="00AC4DDA">
        <w:rPr>
          <w:rFonts w:ascii="Calibri" w:hAnsi="Calibri" w:cs="Calibri"/>
          <w:sz w:val="24"/>
          <w:szCs w:val="24"/>
          <w:highlight w:val="yellow"/>
          <w:lang w:val="en-US"/>
        </w:rPr>
        <w:t xml:space="preserve"> </w:t>
      </w:r>
      <w:r w:rsidR="493FA731" w:rsidRPr="00D52643">
        <w:rPr>
          <w:rFonts w:ascii="Calibri" w:hAnsi="Calibri" w:cs="Calibri"/>
          <w:sz w:val="24"/>
          <w:szCs w:val="24"/>
          <w:highlight w:val="yellow"/>
          <w:lang w:val="en-US"/>
        </w:rPr>
        <w:t xml:space="preserve">mM solution of oleate in the standard RPMI 1640 previously supplemented with 1% of bovine serum albumin (lipid free). </w:t>
      </w:r>
      <w:r w:rsidR="001B1ACD">
        <w:rPr>
          <w:rFonts w:ascii="Calibri" w:hAnsi="Calibri" w:cs="Calibri"/>
          <w:sz w:val="24"/>
          <w:szCs w:val="24"/>
          <w:highlight w:val="yellow"/>
          <w:lang w:val="en-US"/>
        </w:rPr>
        <w:t xml:space="preserve">A volume of </w:t>
      </w:r>
      <w:r w:rsidR="493FA731" w:rsidRPr="00D52643">
        <w:rPr>
          <w:rFonts w:ascii="Calibri" w:hAnsi="Calibri" w:cs="Calibri"/>
          <w:sz w:val="24"/>
          <w:szCs w:val="24"/>
          <w:highlight w:val="yellow"/>
          <w:lang w:val="en-US"/>
        </w:rPr>
        <w:t xml:space="preserve">10 mL </w:t>
      </w:r>
      <w:r>
        <w:rPr>
          <w:rFonts w:ascii="Calibri" w:hAnsi="Calibri" w:cs="Calibri"/>
          <w:sz w:val="24"/>
          <w:szCs w:val="24"/>
          <w:highlight w:val="yellow"/>
          <w:lang w:val="en-US"/>
        </w:rPr>
        <w:t>will</w:t>
      </w:r>
      <w:r w:rsidR="493FA731" w:rsidRPr="00D52643">
        <w:rPr>
          <w:rFonts w:ascii="Calibri" w:hAnsi="Calibri" w:cs="Calibri"/>
          <w:sz w:val="24"/>
          <w:szCs w:val="24"/>
          <w:highlight w:val="yellow"/>
          <w:lang w:val="en-US"/>
        </w:rPr>
        <w:t xml:space="preserve"> be sufficient. Sterilize</w:t>
      </w:r>
      <w:r w:rsidR="001B1ACD">
        <w:rPr>
          <w:rFonts w:ascii="Calibri" w:hAnsi="Calibri" w:cs="Calibri"/>
          <w:sz w:val="24"/>
          <w:szCs w:val="24"/>
          <w:highlight w:val="yellow"/>
          <w:lang w:val="en-US"/>
        </w:rPr>
        <w:t xml:space="preserve"> the stock solution</w:t>
      </w:r>
      <w:r w:rsidR="493FA731" w:rsidRPr="00D52643">
        <w:rPr>
          <w:rFonts w:ascii="Calibri" w:hAnsi="Calibri" w:cs="Calibri"/>
          <w:sz w:val="24"/>
          <w:szCs w:val="24"/>
          <w:highlight w:val="yellow"/>
          <w:lang w:val="en-US"/>
        </w:rPr>
        <w:t xml:space="preserve"> by using 0.22 µm filters. Store at -20 °C protected from light</w:t>
      </w:r>
      <w:r w:rsidR="00BD25AE">
        <w:rPr>
          <w:rFonts w:ascii="Calibri" w:hAnsi="Calibri" w:cs="Calibri"/>
          <w:sz w:val="24"/>
          <w:szCs w:val="24"/>
          <w:highlight w:val="yellow"/>
          <w:lang w:val="en-US"/>
        </w:rPr>
        <w:t xml:space="preserve"> for up to 1 month</w:t>
      </w:r>
      <w:r w:rsidR="493FA731" w:rsidRPr="00D52643">
        <w:rPr>
          <w:rFonts w:ascii="Calibri" w:hAnsi="Calibri" w:cs="Calibri"/>
          <w:sz w:val="24"/>
          <w:szCs w:val="24"/>
          <w:highlight w:val="yellow"/>
          <w:lang w:val="en-US"/>
        </w:rPr>
        <w:t>.</w:t>
      </w:r>
    </w:p>
    <w:p w14:paraId="25DF5E92" w14:textId="77777777" w:rsidR="009D4630" w:rsidRPr="00D52643" w:rsidRDefault="009D4630" w:rsidP="00F7370E">
      <w:pPr>
        <w:pStyle w:val="ListParagraph"/>
        <w:spacing w:line="240" w:lineRule="auto"/>
        <w:ind w:left="0"/>
        <w:jc w:val="both"/>
        <w:rPr>
          <w:rFonts w:ascii="Calibri" w:hAnsi="Calibri" w:cs="Calibri"/>
          <w:sz w:val="24"/>
          <w:szCs w:val="24"/>
          <w:highlight w:val="yellow"/>
          <w:lang w:val="en-US"/>
        </w:rPr>
      </w:pPr>
    </w:p>
    <w:p w14:paraId="6275B7FB" w14:textId="1EFF9A8C" w:rsidR="00EE40BD" w:rsidRPr="00D52643" w:rsidRDefault="00F7370E" w:rsidP="00F7370E">
      <w:pPr>
        <w:pStyle w:val="ListParagraph"/>
        <w:numPr>
          <w:ilvl w:val="1"/>
          <w:numId w:val="24"/>
        </w:numPr>
        <w:spacing w:line="240" w:lineRule="auto"/>
        <w:ind w:left="0" w:firstLine="0"/>
        <w:jc w:val="both"/>
        <w:rPr>
          <w:rFonts w:ascii="Calibri" w:eastAsiaTheme="minorEastAsia" w:hAnsi="Calibri" w:cs="Calibri"/>
          <w:sz w:val="24"/>
          <w:szCs w:val="24"/>
          <w:highlight w:val="yellow"/>
          <w:lang w:val="en-US"/>
        </w:rPr>
      </w:pPr>
      <w:r>
        <w:rPr>
          <w:rFonts w:ascii="Calibri" w:hAnsi="Calibri" w:cs="Calibri"/>
          <w:sz w:val="24"/>
          <w:szCs w:val="24"/>
          <w:highlight w:val="yellow"/>
          <w:lang w:val="en-US"/>
        </w:rPr>
        <w:lastRenderedPageBreak/>
        <w:t>To prepare s</w:t>
      </w:r>
      <w:r w:rsidR="047569D5" w:rsidRPr="00F7370E">
        <w:rPr>
          <w:rFonts w:ascii="Calibri" w:hAnsi="Calibri" w:cs="Calibri"/>
          <w:sz w:val="24"/>
          <w:szCs w:val="24"/>
          <w:highlight w:val="yellow"/>
          <w:lang w:val="en-US"/>
        </w:rPr>
        <w:t>teatogenic medium</w:t>
      </w:r>
      <w:r w:rsidR="00F4097C">
        <w:rPr>
          <w:rFonts w:ascii="Calibri" w:hAnsi="Calibri" w:cs="Calibri"/>
          <w:sz w:val="24"/>
          <w:szCs w:val="24"/>
          <w:highlight w:val="yellow"/>
          <w:lang w:val="en-US"/>
        </w:rPr>
        <w:t xml:space="preserve"> f</w:t>
      </w:r>
      <w:r w:rsidR="00F4097C" w:rsidRPr="00D52643">
        <w:rPr>
          <w:rFonts w:ascii="Calibri" w:hAnsi="Calibri" w:cs="Calibri"/>
          <w:sz w:val="24"/>
          <w:szCs w:val="24"/>
          <w:highlight w:val="yellow"/>
          <w:lang w:val="en-US"/>
        </w:rPr>
        <w:t xml:space="preserve">rom the previously </w:t>
      </w:r>
      <w:r w:rsidR="00F4097C" w:rsidRPr="00F4097C">
        <w:rPr>
          <w:rFonts w:ascii="Calibri" w:hAnsi="Calibri" w:cs="Calibri"/>
          <w:sz w:val="24"/>
          <w:szCs w:val="24"/>
          <w:highlight w:val="yellow"/>
          <w:lang w:val="en-US"/>
        </w:rPr>
        <w:t>prepared stocks</w:t>
      </w:r>
      <w:r w:rsidR="047569D5" w:rsidRPr="00F4097C">
        <w:rPr>
          <w:rFonts w:ascii="Calibri" w:hAnsi="Calibri" w:cs="Calibri"/>
          <w:sz w:val="24"/>
          <w:szCs w:val="24"/>
          <w:highlight w:val="yellow"/>
          <w:lang w:val="en-US"/>
        </w:rPr>
        <w:t>, prepare a 1-part palmitate: 2-part oleate steatogenic medium at two possible levels: mild and severe steatosis.</w:t>
      </w:r>
    </w:p>
    <w:p w14:paraId="28628FD4" w14:textId="3D907089" w:rsidR="00EE40BD" w:rsidRPr="00D52643" w:rsidRDefault="00EE40BD" w:rsidP="00D52643">
      <w:pPr>
        <w:rPr>
          <w:highlight w:val="yellow"/>
        </w:rPr>
      </w:pPr>
    </w:p>
    <w:p w14:paraId="37E3B0A6" w14:textId="23B5C58F" w:rsidR="00EE40BD" w:rsidRPr="00D52643" w:rsidRDefault="047569D5" w:rsidP="00F7370E">
      <w:pPr>
        <w:pStyle w:val="ListParagraph"/>
        <w:numPr>
          <w:ilvl w:val="2"/>
          <w:numId w:val="24"/>
        </w:numPr>
        <w:spacing w:line="240" w:lineRule="auto"/>
        <w:ind w:left="0" w:firstLine="0"/>
        <w:jc w:val="both"/>
        <w:rPr>
          <w:rFonts w:ascii="Calibri" w:eastAsiaTheme="minorEastAsia" w:hAnsi="Calibri" w:cs="Calibri"/>
          <w:sz w:val="24"/>
          <w:szCs w:val="24"/>
          <w:highlight w:val="yellow"/>
          <w:lang w:val="en-US"/>
        </w:rPr>
      </w:pPr>
      <w:r w:rsidRPr="00F7370E">
        <w:rPr>
          <w:rFonts w:ascii="Calibri" w:hAnsi="Calibri" w:cs="Calibri"/>
          <w:sz w:val="24"/>
          <w:szCs w:val="24"/>
          <w:highlight w:val="yellow"/>
          <w:lang w:val="en-US"/>
        </w:rPr>
        <w:t>Mild Steatosis</w:t>
      </w:r>
      <w:r w:rsidRPr="00D52643">
        <w:rPr>
          <w:rFonts w:ascii="Calibri" w:hAnsi="Calibri" w:cs="Calibri"/>
          <w:i/>
          <w:iCs/>
          <w:sz w:val="24"/>
          <w:szCs w:val="24"/>
          <w:highlight w:val="yellow"/>
          <w:lang w:val="en-US"/>
        </w:rPr>
        <w:t>:</w:t>
      </w:r>
      <w:r w:rsidRPr="00D52643">
        <w:rPr>
          <w:rFonts w:ascii="Calibri" w:hAnsi="Calibri" w:cs="Calibri"/>
          <w:sz w:val="24"/>
          <w:szCs w:val="24"/>
          <w:highlight w:val="yellow"/>
          <w:lang w:val="en-US"/>
        </w:rPr>
        <w:t xml:space="preserve"> </w:t>
      </w:r>
      <w:r w:rsidR="001B1ACD">
        <w:rPr>
          <w:rFonts w:ascii="Calibri" w:hAnsi="Calibri" w:cs="Calibri"/>
          <w:sz w:val="24"/>
          <w:szCs w:val="24"/>
          <w:highlight w:val="yellow"/>
          <w:lang w:val="en-US"/>
        </w:rPr>
        <w:t>Prepare</w:t>
      </w:r>
      <w:r w:rsidR="001B1ACD" w:rsidRPr="00D52643">
        <w:rPr>
          <w:rFonts w:ascii="Calibri" w:hAnsi="Calibri" w:cs="Calibri"/>
          <w:sz w:val="24"/>
          <w:szCs w:val="24"/>
          <w:highlight w:val="yellow"/>
          <w:lang w:val="en-US"/>
        </w:rPr>
        <w:t xml:space="preserve"> </w:t>
      </w:r>
      <w:r w:rsidRPr="00D52643">
        <w:rPr>
          <w:rFonts w:ascii="Calibri" w:hAnsi="Calibri" w:cs="Calibri"/>
          <w:sz w:val="24"/>
          <w:szCs w:val="24"/>
          <w:highlight w:val="yellow"/>
          <w:lang w:val="en-US"/>
        </w:rPr>
        <w:t xml:space="preserve">100 mL of a 1-part palmitate: 2-part oleate </w:t>
      </w:r>
      <w:r w:rsidR="001B1ACD">
        <w:rPr>
          <w:rFonts w:ascii="Calibri" w:hAnsi="Calibri" w:cs="Calibri"/>
          <w:sz w:val="24"/>
          <w:szCs w:val="24"/>
          <w:highlight w:val="yellow"/>
          <w:lang w:val="en-US"/>
        </w:rPr>
        <w:t>(</w:t>
      </w:r>
      <w:r w:rsidRPr="00D52643">
        <w:rPr>
          <w:rFonts w:ascii="Calibri" w:hAnsi="Calibri" w:cs="Calibri"/>
          <w:sz w:val="24"/>
          <w:szCs w:val="24"/>
          <w:highlight w:val="yellow"/>
          <w:lang w:val="en-US"/>
        </w:rPr>
        <w:t>50 µM</w:t>
      </w:r>
      <w:r w:rsidR="001B1ACD">
        <w:rPr>
          <w:rFonts w:ascii="Calibri" w:hAnsi="Calibri" w:cs="Calibri"/>
          <w:sz w:val="24"/>
          <w:szCs w:val="24"/>
          <w:highlight w:val="yellow"/>
          <w:lang w:val="en-US"/>
        </w:rPr>
        <w:t>)</w:t>
      </w:r>
      <w:r w:rsidRPr="00D52643">
        <w:rPr>
          <w:rFonts w:ascii="Calibri" w:hAnsi="Calibri" w:cs="Calibri"/>
          <w:sz w:val="24"/>
          <w:szCs w:val="24"/>
          <w:highlight w:val="yellow"/>
          <w:lang w:val="en-US"/>
        </w:rPr>
        <w:t xml:space="preserve"> mix in standard RPMI 1640. Sterilize by using 0.22 µm filters. Store at 4 °C for up to 1 week.</w:t>
      </w:r>
    </w:p>
    <w:p w14:paraId="2A98377D" w14:textId="047DF5DC" w:rsidR="047569D5" w:rsidRPr="00D52643" w:rsidRDefault="047569D5" w:rsidP="00F7370E">
      <w:pPr>
        <w:rPr>
          <w:highlight w:val="yellow"/>
        </w:rPr>
      </w:pPr>
    </w:p>
    <w:p w14:paraId="4F2A7CD0" w14:textId="3304EEFA" w:rsidR="047569D5" w:rsidRPr="00D52643" w:rsidRDefault="047569D5" w:rsidP="00F7370E">
      <w:pPr>
        <w:pStyle w:val="ListParagraph"/>
        <w:numPr>
          <w:ilvl w:val="2"/>
          <w:numId w:val="24"/>
        </w:numPr>
        <w:spacing w:line="240" w:lineRule="auto"/>
        <w:ind w:left="0" w:firstLine="0"/>
        <w:jc w:val="both"/>
        <w:rPr>
          <w:rFonts w:ascii="Calibri" w:eastAsiaTheme="minorEastAsia" w:hAnsi="Calibri" w:cs="Calibri"/>
          <w:sz w:val="24"/>
          <w:szCs w:val="24"/>
          <w:highlight w:val="yellow"/>
          <w:lang w:val="en-US"/>
        </w:rPr>
      </w:pPr>
      <w:r w:rsidRPr="00F4097C">
        <w:rPr>
          <w:rFonts w:ascii="Calibri" w:hAnsi="Calibri" w:cs="Calibri"/>
          <w:sz w:val="24"/>
          <w:szCs w:val="24"/>
          <w:highlight w:val="yellow"/>
          <w:lang w:val="en-US"/>
        </w:rPr>
        <w:t>Severe Steatosis</w:t>
      </w:r>
      <w:r w:rsidRPr="00D52643">
        <w:rPr>
          <w:rFonts w:ascii="Calibri" w:hAnsi="Calibri" w:cs="Calibri"/>
          <w:i/>
          <w:iCs/>
          <w:sz w:val="24"/>
          <w:szCs w:val="24"/>
          <w:highlight w:val="yellow"/>
          <w:lang w:val="en-US"/>
        </w:rPr>
        <w:t>:</w:t>
      </w:r>
      <w:r w:rsidRPr="00D52643">
        <w:rPr>
          <w:rFonts w:ascii="Calibri" w:hAnsi="Calibri" w:cs="Calibri"/>
          <w:sz w:val="24"/>
          <w:szCs w:val="24"/>
          <w:highlight w:val="yellow"/>
          <w:lang w:val="en-US"/>
        </w:rPr>
        <w:t xml:space="preserve"> Prepare 100 mL of a 1-part palmitate: 2-part oleate </w:t>
      </w:r>
      <w:r w:rsidR="001B1ACD">
        <w:rPr>
          <w:rFonts w:ascii="Calibri" w:hAnsi="Calibri" w:cs="Calibri"/>
          <w:sz w:val="24"/>
          <w:szCs w:val="24"/>
          <w:highlight w:val="yellow"/>
          <w:lang w:val="en-US"/>
        </w:rPr>
        <w:t>(</w:t>
      </w:r>
      <w:r w:rsidRPr="00D52643">
        <w:rPr>
          <w:rFonts w:ascii="Calibri" w:hAnsi="Calibri" w:cs="Calibri"/>
          <w:sz w:val="24"/>
          <w:szCs w:val="24"/>
          <w:highlight w:val="yellow"/>
          <w:lang w:val="en-US"/>
        </w:rPr>
        <w:t>500 µM</w:t>
      </w:r>
      <w:r w:rsidR="001B1ACD">
        <w:rPr>
          <w:rFonts w:ascii="Calibri" w:hAnsi="Calibri" w:cs="Calibri"/>
          <w:sz w:val="24"/>
          <w:szCs w:val="24"/>
          <w:highlight w:val="yellow"/>
          <w:lang w:val="en-US"/>
        </w:rPr>
        <w:t>)</w:t>
      </w:r>
      <w:r w:rsidRPr="00D52643">
        <w:rPr>
          <w:rFonts w:ascii="Calibri" w:hAnsi="Calibri" w:cs="Calibri"/>
          <w:sz w:val="24"/>
          <w:szCs w:val="24"/>
          <w:highlight w:val="yellow"/>
          <w:lang w:val="en-US"/>
        </w:rPr>
        <w:t xml:space="preserve"> mix in standard RPMI 1640. Sterilize by using 0.22 µm filters. Store at 4 °C for up to 1 week.</w:t>
      </w:r>
    </w:p>
    <w:p w14:paraId="03EEE1A4" w14:textId="171C3C53" w:rsidR="009D4630" w:rsidRPr="00D52643" w:rsidRDefault="009D4630" w:rsidP="00F7370E">
      <w:pPr>
        <w:pStyle w:val="ListParagraph"/>
        <w:spacing w:line="240" w:lineRule="auto"/>
        <w:ind w:left="0"/>
        <w:rPr>
          <w:rFonts w:ascii="Calibri" w:hAnsi="Calibri" w:cs="Calibri"/>
          <w:sz w:val="24"/>
          <w:szCs w:val="24"/>
          <w:highlight w:val="yellow"/>
          <w:lang w:val="en-US"/>
        </w:rPr>
      </w:pPr>
    </w:p>
    <w:p w14:paraId="4102A6FA" w14:textId="53BB855E" w:rsidR="00EF1605" w:rsidRPr="00F7370E" w:rsidRDefault="047569D5" w:rsidP="00F7370E">
      <w:pPr>
        <w:pStyle w:val="ListParagraph"/>
        <w:numPr>
          <w:ilvl w:val="2"/>
          <w:numId w:val="24"/>
        </w:numPr>
        <w:spacing w:line="240" w:lineRule="auto"/>
        <w:ind w:left="0" w:firstLine="0"/>
        <w:jc w:val="both"/>
        <w:rPr>
          <w:rFonts w:ascii="Calibri" w:hAnsi="Calibri" w:cs="Calibri"/>
          <w:sz w:val="24"/>
          <w:szCs w:val="24"/>
          <w:highlight w:val="yellow"/>
          <w:lang w:val="en-US"/>
        </w:rPr>
      </w:pPr>
      <w:r w:rsidRPr="00F7370E">
        <w:rPr>
          <w:rFonts w:ascii="Calibri" w:hAnsi="Calibri" w:cs="Calibri"/>
          <w:sz w:val="24"/>
          <w:szCs w:val="24"/>
          <w:highlight w:val="yellow"/>
          <w:lang w:val="en-US"/>
        </w:rPr>
        <w:t>Alternative preparation for the stock solutions.</w:t>
      </w:r>
    </w:p>
    <w:p w14:paraId="187CF1AA" w14:textId="77777777" w:rsidR="00F7370E" w:rsidRPr="00D52643" w:rsidRDefault="00F7370E" w:rsidP="00F7370E">
      <w:pPr>
        <w:pStyle w:val="ListParagraph"/>
        <w:spacing w:line="240" w:lineRule="auto"/>
        <w:ind w:left="0"/>
        <w:jc w:val="both"/>
        <w:rPr>
          <w:rFonts w:ascii="Calibri" w:hAnsi="Calibri" w:cs="Calibri"/>
          <w:sz w:val="24"/>
          <w:szCs w:val="24"/>
          <w:highlight w:val="yellow"/>
          <w:u w:val="single"/>
          <w:lang w:val="en-US"/>
        </w:rPr>
      </w:pPr>
    </w:p>
    <w:p w14:paraId="5D00F4A3" w14:textId="2DE9E1B3" w:rsidR="0073750B" w:rsidRPr="00D52643" w:rsidRDefault="00F4097C" w:rsidP="00F7370E">
      <w:pPr>
        <w:pStyle w:val="ListParagraph"/>
        <w:numPr>
          <w:ilvl w:val="3"/>
          <w:numId w:val="24"/>
        </w:numPr>
        <w:spacing w:line="240" w:lineRule="auto"/>
        <w:ind w:left="0" w:firstLine="0"/>
        <w:jc w:val="both"/>
        <w:rPr>
          <w:rFonts w:ascii="Calibri" w:hAnsi="Calibri" w:cs="Calibri"/>
          <w:sz w:val="24"/>
          <w:szCs w:val="24"/>
          <w:highlight w:val="yellow"/>
          <w:u w:val="single"/>
          <w:lang w:val="en-US"/>
        </w:rPr>
      </w:pPr>
      <w:r>
        <w:rPr>
          <w:rFonts w:ascii="Calibri" w:hAnsi="Calibri" w:cs="Calibri"/>
          <w:sz w:val="24"/>
          <w:szCs w:val="24"/>
          <w:highlight w:val="yellow"/>
          <w:lang w:val="en-US"/>
        </w:rPr>
        <w:t>Prepare b</w:t>
      </w:r>
      <w:r w:rsidR="047569D5" w:rsidRPr="00D52643">
        <w:rPr>
          <w:rFonts w:ascii="Calibri" w:hAnsi="Calibri" w:cs="Calibri"/>
          <w:sz w:val="24"/>
          <w:szCs w:val="24"/>
          <w:highlight w:val="yellow"/>
          <w:lang w:val="en-US"/>
        </w:rPr>
        <w:t>oth stock solutions using the respective fatty acids by using free lipid albumin as indicated above.</w:t>
      </w:r>
    </w:p>
    <w:p w14:paraId="3C43ACD1" w14:textId="77777777" w:rsidR="009D4630" w:rsidRPr="00D52643" w:rsidRDefault="009D4630" w:rsidP="00F7370E">
      <w:pPr>
        <w:pStyle w:val="ListParagraph"/>
        <w:spacing w:line="240" w:lineRule="auto"/>
        <w:ind w:left="0"/>
        <w:jc w:val="both"/>
        <w:rPr>
          <w:rFonts w:ascii="Calibri" w:hAnsi="Calibri" w:cs="Calibri"/>
          <w:sz w:val="24"/>
          <w:szCs w:val="24"/>
          <w:highlight w:val="yellow"/>
          <w:u w:val="single"/>
          <w:lang w:val="en-US"/>
        </w:rPr>
      </w:pPr>
    </w:p>
    <w:p w14:paraId="08B5F612" w14:textId="5BF857B0" w:rsidR="00FA6A7A" w:rsidRPr="00D52643" w:rsidRDefault="047569D5" w:rsidP="000F7728">
      <w:pPr>
        <w:pStyle w:val="ListParagraph"/>
        <w:numPr>
          <w:ilvl w:val="3"/>
          <w:numId w:val="24"/>
        </w:numPr>
        <w:spacing w:after="0" w:line="240" w:lineRule="auto"/>
        <w:ind w:left="0" w:firstLine="0"/>
        <w:jc w:val="both"/>
        <w:rPr>
          <w:rFonts w:ascii="Calibri" w:hAnsi="Calibri" w:cs="Calibri"/>
          <w:sz w:val="24"/>
          <w:szCs w:val="24"/>
          <w:highlight w:val="yellow"/>
          <w:u w:val="single"/>
          <w:lang w:val="en-US"/>
        </w:rPr>
      </w:pPr>
      <w:r w:rsidRPr="00D52643">
        <w:rPr>
          <w:rFonts w:ascii="Calibri" w:hAnsi="Calibri" w:cs="Calibri"/>
          <w:sz w:val="24"/>
          <w:szCs w:val="24"/>
          <w:highlight w:val="yellow"/>
          <w:lang w:val="en-US"/>
        </w:rPr>
        <w:t>When lacking free lipid albumin</w:t>
      </w:r>
      <w:r w:rsidR="00F4097C">
        <w:rPr>
          <w:rFonts w:ascii="Calibri" w:hAnsi="Calibri" w:cs="Calibri"/>
          <w:sz w:val="24"/>
          <w:szCs w:val="24"/>
          <w:highlight w:val="yellow"/>
          <w:lang w:val="en-US"/>
        </w:rPr>
        <w:t xml:space="preserve">, </w:t>
      </w:r>
      <w:r w:rsidRPr="00D52643">
        <w:rPr>
          <w:rFonts w:ascii="Calibri" w:hAnsi="Calibri" w:cs="Calibri"/>
          <w:sz w:val="24"/>
          <w:szCs w:val="24"/>
          <w:highlight w:val="yellow"/>
          <w:lang w:val="en-US"/>
        </w:rPr>
        <w:t>us</w:t>
      </w:r>
      <w:r w:rsidR="00F4097C">
        <w:rPr>
          <w:rFonts w:ascii="Calibri" w:hAnsi="Calibri" w:cs="Calibri"/>
          <w:sz w:val="24"/>
          <w:szCs w:val="24"/>
          <w:highlight w:val="yellow"/>
          <w:lang w:val="en-US"/>
        </w:rPr>
        <w:t>e</w:t>
      </w:r>
      <w:r w:rsidRPr="00D52643">
        <w:rPr>
          <w:rFonts w:ascii="Calibri" w:hAnsi="Calibri" w:cs="Calibri"/>
          <w:sz w:val="24"/>
          <w:szCs w:val="24"/>
          <w:highlight w:val="yellow"/>
          <w:lang w:val="en-US"/>
        </w:rPr>
        <w:t xml:space="preserve"> palmitate an</w:t>
      </w:r>
      <w:r w:rsidR="00F4097C">
        <w:rPr>
          <w:rFonts w:ascii="Calibri" w:hAnsi="Calibri" w:cs="Calibri"/>
          <w:sz w:val="24"/>
          <w:szCs w:val="24"/>
          <w:highlight w:val="yellow"/>
          <w:lang w:val="en-US"/>
        </w:rPr>
        <w:t>d</w:t>
      </w:r>
      <w:r w:rsidRPr="00D52643">
        <w:rPr>
          <w:rFonts w:ascii="Calibri" w:hAnsi="Calibri" w:cs="Calibri"/>
          <w:sz w:val="24"/>
          <w:szCs w:val="24"/>
          <w:highlight w:val="yellow"/>
          <w:lang w:val="en-US"/>
        </w:rPr>
        <w:t xml:space="preserve"> oleate salts</w:t>
      </w:r>
      <w:r w:rsidR="00CD450C">
        <w:rPr>
          <w:rFonts w:ascii="Calibri" w:hAnsi="Calibri" w:cs="Calibri"/>
          <w:sz w:val="24"/>
          <w:szCs w:val="24"/>
          <w:highlight w:val="yellow"/>
          <w:lang w:val="en-US"/>
        </w:rPr>
        <w:t>.</w:t>
      </w:r>
    </w:p>
    <w:p w14:paraId="053F1C51" w14:textId="77777777" w:rsidR="009D4630" w:rsidRPr="000F7728" w:rsidRDefault="009D4630" w:rsidP="000F7728">
      <w:pPr>
        <w:rPr>
          <w:highlight w:val="yellow"/>
          <w:u w:val="single"/>
        </w:rPr>
      </w:pPr>
    </w:p>
    <w:p w14:paraId="2B296D0C" w14:textId="6148F465" w:rsidR="00EF1605" w:rsidRPr="00D52643" w:rsidRDefault="047569D5" w:rsidP="000F7728">
      <w:pPr>
        <w:pStyle w:val="ListParagraph"/>
        <w:numPr>
          <w:ilvl w:val="4"/>
          <w:numId w:val="24"/>
        </w:numPr>
        <w:spacing w:after="0" w:line="240" w:lineRule="auto"/>
        <w:ind w:left="0" w:firstLine="0"/>
        <w:jc w:val="both"/>
        <w:rPr>
          <w:rFonts w:ascii="Calibri" w:hAnsi="Calibri" w:cs="Calibri"/>
          <w:sz w:val="24"/>
          <w:szCs w:val="24"/>
          <w:highlight w:val="yellow"/>
          <w:u w:val="single"/>
          <w:lang w:val="en-US"/>
        </w:rPr>
      </w:pPr>
      <w:r w:rsidRPr="00D52643">
        <w:rPr>
          <w:rFonts w:ascii="Calibri" w:hAnsi="Calibri" w:cs="Calibri"/>
          <w:sz w:val="24"/>
          <w:szCs w:val="24"/>
          <w:highlight w:val="yellow"/>
          <w:lang w:val="en-US"/>
        </w:rPr>
        <w:t>Dissolve either palmitate or oleate in 2 mL of absolute ethanol</w:t>
      </w:r>
      <w:r w:rsidR="00CD450C">
        <w:rPr>
          <w:rFonts w:ascii="Calibri" w:hAnsi="Calibri" w:cs="Calibri"/>
          <w:sz w:val="24"/>
          <w:szCs w:val="24"/>
          <w:highlight w:val="yellow"/>
          <w:lang w:val="en-US"/>
        </w:rPr>
        <w:t xml:space="preserve"> and</w:t>
      </w:r>
      <w:r w:rsidRPr="00D52643">
        <w:rPr>
          <w:rFonts w:ascii="Calibri" w:hAnsi="Calibri" w:cs="Calibri"/>
          <w:sz w:val="24"/>
          <w:szCs w:val="24"/>
          <w:highlight w:val="yellow"/>
          <w:lang w:val="en-US"/>
        </w:rPr>
        <w:t xml:space="preserve"> then mix in the final volume of standard RPMI 1640 (5</w:t>
      </w:r>
      <w:r w:rsidR="00F4097C">
        <w:rPr>
          <w:rFonts w:ascii="Calibri" w:hAnsi="Calibri" w:cs="Calibri"/>
          <w:sz w:val="24"/>
          <w:szCs w:val="24"/>
          <w:highlight w:val="yellow"/>
          <w:lang w:val="en-US"/>
        </w:rPr>
        <w:t>–</w:t>
      </w:r>
      <w:r w:rsidRPr="00D52643">
        <w:rPr>
          <w:rFonts w:ascii="Calibri" w:hAnsi="Calibri" w:cs="Calibri"/>
          <w:sz w:val="24"/>
          <w:szCs w:val="24"/>
          <w:highlight w:val="yellow"/>
          <w:lang w:val="en-US"/>
        </w:rPr>
        <w:t xml:space="preserve">10 mL). </w:t>
      </w:r>
      <w:r w:rsidR="00F4097C">
        <w:rPr>
          <w:rFonts w:ascii="Calibri" w:hAnsi="Calibri" w:cs="Calibri"/>
          <w:sz w:val="24"/>
          <w:szCs w:val="24"/>
          <w:highlight w:val="yellow"/>
          <w:lang w:val="en-US"/>
        </w:rPr>
        <w:t>Dissolve o</w:t>
      </w:r>
      <w:r w:rsidRPr="00D52643">
        <w:rPr>
          <w:rFonts w:ascii="Calibri" w:hAnsi="Calibri" w:cs="Calibri"/>
          <w:sz w:val="24"/>
          <w:szCs w:val="24"/>
          <w:highlight w:val="yellow"/>
          <w:lang w:val="en-US"/>
        </w:rPr>
        <w:t>leate directly by stirring in standard RPMI 1640 culture medium.</w:t>
      </w:r>
    </w:p>
    <w:p w14:paraId="25A52F7D" w14:textId="77777777" w:rsidR="009D4630" w:rsidRPr="000F7728" w:rsidRDefault="009D4630" w:rsidP="000F7728">
      <w:pPr>
        <w:rPr>
          <w:highlight w:val="yellow"/>
          <w:u w:val="single"/>
        </w:rPr>
      </w:pPr>
    </w:p>
    <w:p w14:paraId="73143ECA" w14:textId="68A615FA" w:rsidR="005D42D2" w:rsidRPr="00D52643" w:rsidRDefault="047569D5" w:rsidP="000F7728">
      <w:pPr>
        <w:pStyle w:val="ListParagraph"/>
        <w:numPr>
          <w:ilvl w:val="4"/>
          <w:numId w:val="24"/>
        </w:numPr>
        <w:spacing w:after="0" w:line="240" w:lineRule="auto"/>
        <w:ind w:left="0" w:firstLine="0"/>
        <w:jc w:val="both"/>
        <w:rPr>
          <w:rFonts w:ascii="Calibri" w:hAnsi="Calibri" w:cs="Calibri"/>
          <w:sz w:val="24"/>
          <w:szCs w:val="24"/>
          <w:highlight w:val="yellow"/>
          <w:u w:val="single"/>
          <w:lang w:val="en-US"/>
        </w:rPr>
      </w:pPr>
      <w:r w:rsidRPr="00D52643">
        <w:rPr>
          <w:rFonts w:ascii="Calibri" w:hAnsi="Calibri" w:cs="Calibri"/>
          <w:sz w:val="24"/>
          <w:szCs w:val="24"/>
          <w:highlight w:val="yellow"/>
          <w:lang w:val="en-US"/>
        </w:rPr>
        <w:t>Allow evaporation of ethanol by incubating in a water bath at 70</w:t>
      </w:r>
      <w:r w:rsidR="00F4097C">
        <w:rPr>
          <w:rFonts w:ascii="Calibri" w:hAnsi="Calibri" w:cs="Calibri"/>
          <w:sz w:val="24"/>
          <w:szCs w:val="24"/>
          <w:highlight w:val="yellow"/>
          <w:lang w:val="en-US"/>
        </w:rPr>
        <w:t xml:space="preserve"> </w:t>
      </w:r>
      <w:r w:rsidRPr="00D52643">
        <w:rPr>
          <w:rFonts w:ascii="Calibri" w:hAnsi="Calibri" w:cs="Calibri"/>
          <w:sz w:val="24"/>
          <w:szCs w:val="24"/>
          <w:highlight w:val="yellow"/>
          <w:lang w:val="en-US"/>
        </w:rPr>
        <w:t>°C</w:t>
      </w:r>
      <w:r w:rsidR="00CD450C">
        <w:rPr>
          <w:rFonts w:ascii="Calibri" w:hAnsi="Calibri" w:cs="Calibri"/>
          <w:sz w:val="24"/>
          <w:szCs w:val="24"/>
          <w:highlight w:val="yellow"/>
          <w:lang w:val="en-US"/>
        </w:rPr>
        <w:t>;</w:t>
      </w:r>
      <w:r w:rsidRPr="00D52643">
        <w:rPr>
          <w:rFonts w:ascii="Calibri" w:hAnsi="Calibri" w:cs="Calibri"/>
          <w:sz w:val="24"/>
          <w:szCs w:val="24"/>
          <w:highlight w:val="yellow"/>
          <w:lang w:val="en-US"/>
        </w:rPr>
        <w:t xml:space="preserve"> mix thoroughly.</w:t>
      </w:r>
    </w:p>
    <w:p w14:paraId="695DCF15" w14:textId="77777777" w:rsidR="009D4630" w:rsidRPr="000F7728" w:rsidRDefault="009D4630" w:rsidP="000F7728">
      <w:pPr>
        <w:rPr>
          <w:highlight w:val="yellow"/>
          <w:u w:val="single"/>
        </w:rPr>
      </w:pPr>
    </w:p>
    <w:p w14:paraId="076BA719" w14:textId="157D3C50" w:rsidR="00F63740" w:rsidRDefault="047569D5" w:rsidP="00F7370E">
      <w:pPr>
        <w:pStyle w:val="ListParagraph"/>
        <w:numPr>
          <w:ilvl w:val="3"/>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In every case, sterilize both stock solutions using 0.22 µm filters. Store </w:t>
      </w:r>
      <w:r w:rsidR="00322092">
        <w:rPr>
          <w:rFonts w:ascii="Calibri" w:hAnsi="Calibri" w:cs="Calibri"/>
          <w:sz w:val="24"/>
          <w:szCs w:val="24"/>
          <w:highlight w:val="yellow"/>
          <w:lang w:val="en-US"/>
        </w:rPr>
        <w:t xml:space="preserve">palmitate stock solution </w:t>
      </w:r>
      <w:r w:rsidRPr="00D52643">
        <w:rPr>
          <w:rFonts w:ascii="Calibri" w:hAnsi="Calibri" w:cs="Calibri"/>
          <w:sz w:val="24"/>
          <w:szCs w:val="24"/>
          <w:highlight w:val="yellow"/>
          <w:lang w:val="en-US"/>
        </w:rPr>
        <w:t xml:space="preserve">at 4 °C </w:t>
      </w:r>
      <w:r w:rsidR="00322092">
        <w:rPr>
          <w:rFonts w:ascii="Calibri" w:hAnsi="Calibri" w:cs="Calibri"/>
          <w:sz w:val="24"/>
          <w:szCs w:val="24"/>
          <w:highlight w:val="yellow"/>
          <w:lang w:val="en-US"/>
        </w:rPr>
        <w:t xml:space="preserve">and oleate stock solution at </w:t>
      </w:r>
      <w:r w:rsidR="00062BA1">
        <w:rPr>
          <w:rFonts w:ascii="Calibri" w:hAnsi="Calibri" w:cs="Calibri"/>
          <w:sz w:val="24"/>
          <w:szCs w:val="24"/>
          <w:highlight w:val="yellow"/>
          <w:lang w:val="en-US"/>
        </w:rPr>
        <w:t>-</w:t>
      </w:r>
      <w:r w:rsidR="00322092">
        <w:rPr>
          <w:rFonts w:ascii="Calibri" w:hAnsi="Calibri" w:cs="Calibri"/>
          <w:sz w:val="24"/>
          <w:szCs w:val="24"/>
          <w:highlight w:val="yellow"/>
          <w:lang w:val="en-US"/>
        </w:rPr>
        <w:t xml:space="preserve"> 20 °C</w:t>
      </w:r>
      <w:r w:rsidR="00062BA1">
        <w:rPr>
          <w:rFonts w:ascii="Calibri" w:hAnsi="Calibri" w:cs="Calibri"/>
          <w:sz w:val="24"/>
          <w:szCs w:val="24"/>
          <w:highlight w:val="yellow"/>
          <w:lang w:val="en-US"/>
        </w:rPr>
        <w:t>.</w:t>
      </w:r>
      <w:r w:rsidR="001B1ACD">
        <w:rPr>
          <w:rFonts w:ascii="Calibri" w:hAnsi="Calibri" w:cs="Calibri"/>
          <w:sz w:val="24"/>
          <w:szCs w:val="24"/>
          <w:highlight w:val="yellow"/>
          <w:lang w:val="en-US"/>
        </w:rPr>
        <w:t xml:space="preserve"> </w:t>
      </w:r>
      <w:r w:rsidR="00062BA1">
        <w:rPr>
          <w:rFonts w:ascii="Calibri" w:hAnsi="Calibri" w:cs="Calibri"/>
          <w:sz w:val="24"/>
          <w:szCs w:val="24"/>
          <w:highlight w:val="yellow"/>
          <w:lang w:val="en-US"/>
        </w:rPr>
        <w:t>Protect</w:t>
      </w:r>
      <w:r w:rsidR="00322092">
        <w:rPr>
          <w:rFonts w:ascii="Calibri" w:hAnsi="Calibri" w:cs="Calibri"/>
          <w:sz w:val="24"/>
          <w:szCs w:val="24"/>
          <w:highlight w:val="yellow"/>
          <w:lang w:val="en-US"/>
        </w:rPr>
        <w:t xml:space="preserve"> both solutions </w:t>
      </w:r>
      <w:r w:rsidRPr="00D52643">
        <w:rPr>
          <w:rFonts w:ascii="Calibri" w:hAnsi="Calibri" w:cs="Calibri"/>
          <w:sz w:val="24"/>
          <w:szCs w:val="24"/>
          <w:highlight w:val="yellow"/>
          <w:lang w:val="en-US"/>
        </w:rPr>
        <w:t xml:space="preserve">from light. </w:t>
      </w:r>
      <w:r w:rsidR="00322092">
        <w:rPr>
          <w:rFonts w:ascii="Calibri" w:hAnsi="Calibri" w:cs="Calibri"/>
          <w:sz w:val="24"/>
          <w:szCs w:val="24"/>
          <w:highlight w:val="yellow"/>
          <w:lang w:val="en-US"/>
        </w:rPr>
        <w:t>These</w:t>
      </w:r>
      <w:r w:rsidR="00322092" w:rsidRPr="00D52643">
        <w:rPr>
          <w:rFonts w:ascii="Calibri" w:hAnsi="Calibri" w:cs="Calibri"/>
          <w:sz w:val="24"/>
          <w:szCs w:val="24"/>
          <w:highlight w:val="yellow"/>
          <w:lang w:val="en-US"/>
        </w:rPr>
        <w:t xml:space="preserve"> </w:t>
      </w:r>
      <w:r w:rsidRPr="00D52643">
        <w:rPr>
          <w:rFonts w:ascii="Calibri" w:hAnsi="Calibri" w:cs="Calibri"/>
          <w:sz w:val="24"/>
          <w:szCs w:val="24"/>
          <w:highlight w:val="yellow"/>
          <w:lang w:val="en-US"/>
        </w:rPr>
        <w:t>solution</w:t>
      </w:r>
      <w:r w:rsidR="00322092">
        <w:rPr>
          <w:rFonts w:ascii="Calibri" w:hAnsi="Calibri" w:cs="Calibri"/>
          <w:sz w:val="24"/>
          <w:szCs w:val="24"/>
          <w:highlight w:val="yellow"/>
          <w:lang w:val="en-US"/>
        </w:rPr>
        <w:t>s</w:t>
      </w:r>
      <w:r w:rsidRPr="00D52643">
        <w:rPr>
          <w:rFonts w:ascii="Calibri" w:hAnsi="Calibri" w:cs="Calibri"/>
          <w:sz w:val="24"/>
          <w:szCs w:val="24"/>
          <w:highlight w:val="yellow"/>
          <w:lang w:val="en-US"/>
        </w:rPr>
        <w:t xml:space="preserve"> </w:t>
      </w:r>
      <w:r w:rsidR="00322092">
        <w:rPr>
          <w:rFonts w:ascii="Calibri" w:hAnsi="Calibri" w:cs="Calibri"/>
          <w:sz w:val="24"/>
          <w:szCs w:val="24"/>
          <w:highlight w:val="yellow"/>
          <w:lang w:val="en-US"/>
        </w:rPr>
        <w:t>are</w:t>
      </w:r>
      <w:r w:rsidR="00322092" w:rsidRPr="00D52643">
        <w:rPr>
          <w:rFonts w:ascii="Calibri" w:hAnsi="Calibri" w:cs="Calibri"/>
          <w:sz w:val="24"/>
          <w:szCs w:val="24"/>
          <w:highlight w:val="yellow"/>
          <w:lang w:val="en-US"/>
        </w:rPr>
        <w:t xml:space="preserve"> </w:t>
      </w:r>
      <w:r w:rsidRPr="00D52643">
        <w:rPr>
          <w:rFonts w:ascii="Calibri" w:hAnsi="Calibri" w:cs="Calibri"/>
          <w:sz w:val="24"/>
          <w:szCs w:val="24"/>
          <w:highlight w:val="yellow"/>
          <w:lang w:val="en-US"/>
        </w:rPr>
        <w:t xml:space="preserve">stable </w:t>
      </w:r>
      <w:r w:rsidR="00F4097C" w:rsidRPr="00D52643">
        <w:rPr>
          <w:rFonts w:ascii="Calibri" w:hAnsi="Calibri" w:cs="Calibri"/>
          <w:sz w:val="24"/>
          <w:szCs w:val="24"/>
          <w:highlight w:val="yellow"/>
          <w:lang w:val="en-US"/>
        </w:rPr>
        <w:t>for</w:t>
      </w:r>
      <w:r w:rsidRPr="00D52643">
        <w:rPr>
          <w:rFonts w:ascii="Calibri" w:hAnsi="Calibri" w:cs="Calibri"/>
          <w:sz w:val="24"/>
          <w:szCs w:val="24"/>
          <w:highlight w:val="yellow"/>
          <w:lang w:val="en-US"/>
        </w:rPr>
        <w:t xml:space="preserve"> 1 </w:t>
      </w:r>
      <w:r w:rsidR="00322092">
        <w:rPr>
          <w:rFonts w:ascii="Calibri" w:hAnsi="Calibri" w:cs="Calibri"/>
          <w:sz w:val="24"/>
          <w:szCs w:val="24"/>
          <w:highlight w:val="yellow"/>
          <w:lang w:val="en-US"/>
        </w:rPr>
        <w:t>month</w:t>
      </w:r>
      <w:r w:rsidRPr="00D52643">
        <w:rPr>
          <w:rFonts w:ascii="Calibri" w:hAnsi="Calibri" w:cs="Calibri"/>
          <w:sz w:val="24"/>
          <w:szCs w:val="24"/>
          <w:highlight w:val="yellow"/>
          <w:lang w:val="en-US"/>
        </w:rPr>
        <w:t>.</w:t>
      </w:r>
    </w:p>
    <w:p w14:paraId="3F249C8C" w14:textId="77777777" w:rsidR="00F7370E" w:rsidRPr="00D52643" w:rsidRDefault="00F7370E" w:rsidP="00F7370E">
      <w:pPr>
        <w:pStyle w:val="ListParagraph"/>
        <w:spacing w:line="240" w:lineRule="auto"/>
        <w:ind w:left="0"/>
        <w:jc w:val="both"/>
        <w:rPr>
          <w:rFonts w:ascii="Calibri" w:hAnsi="Calibri" w:cs="Calibri"/>
          <w:sz w:val="24"/>
          <w:szCs w:val="24"/>
          <w:highlight w:val="yellow"/>
          <w:lang w:val="en-US"/>
        </w:rPr>
      </w:pPr>
    </w:p>
    <w:p w14:paraId="36091D5C" w14:textId="1B482E0D" w:rsidR="00A94225" w:rsidRPr="00D52643" w:rsidRDefault="00EE40BD" w:rsidP="000F7728">
      <w:pPr>
        <w:pStyle w:val="ListParagraph"/>
        <w:numPr>
          <w:ilvl w:val="0"/>
          <w:numId w:val="24"/>
        </w:numPr>
        <w:spacing w:after="0" w:line="240" w:lineRule="auto"/>
        <w:ind w:left="0" w:firstLine="0"/>
        <w:jc w:val="both"/>
        <w:rPr>
          <w:rFonts w:ascii="Calibri" w:hAnsi="Calibri" w:cs="Calibri"/>
          <w:b/>
          <w:sz w:val="24"/>
          <w:szCs w:val="24"/>
          <w:highlight w:val="yellow"/>
          <w:lang w:val="en-US"/>
        </w:rPr>
      </w:pPr>
      <w:r w:rsidRPr="00D52643">
        <w:rPr>
          <w:rFonts w:ascii="Calibri" w:hAnsi="Calibri" w:cs="Calibri"/>
          <w:b/>
          <w:sz w:val="24"/>
          <w:szCs w:val="24"/>
          <w:highlight w:val="yellow"/>
          <w:lang w:val="en-US"/>
        </w:rPr>
        <w:t>Pre-culture</w:t>
      </w:r>
    </w:p>
    <w:p w14:paraId="52F18935" w14:textId="77777777" w:rsidR="009D4630" w:rsidRPr="000F7728" w:rsidRDefault="009D4630" w:rsidP="000F7728">
      <w:pPr>
        <w:rPr>
          <w:b/>
          <w:highlight w:val="yellow"/>
        </w:rPr>
      </w:pPr>
    </w:p>
    <w:p w14:paraId="16B82333" w14:textId="24EF0FA2" w:rsidR="00C6714E" w:rsidRPr="00D52643" w:rsidRDefault="00C6714E"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Seed 100,000 HepG2 cells per well in a 24</w:t>
      </w:r>
      <w:r w:rsidR="00540DD7" w:rsidRPr="00D52643">
        <w:rPr>
          <w:rFonts w:ascii="Calibri" w:hAnsi="Calibri" w:cs="Calibri"/>
          <w:sz w:val="24"/>
          <w:szCs w:val="24"/>
          <w:highlight w:val="yellow"/>
          <w:lang w:val="en-US"/>
        </w:rPr>
        <w:t>-</w:t>
      </w:r>
      <w:r w:rsidRPr="00D52643">
        <w:rPr>
          <w:rFonts w:ascii="Calibri" w:hAnsi="Calibri" w:cs="Calibri"/>
          <w:sz w:val="24"/>
          <w:szCs w:val="24"/>
          <w:highlight w:val="yellow"/>
          <w:lang w:val="en-US"/>
        </w:rPr>
        <w:t>well plate. Add 1 mL of standard RPMI 1640.</w:t>
      </w:r>
    </w:p>
    <w:p w14:paraId="02378D7A" w14:textId="77777777" w:rsidR="009D4630" w:rsidRPr="00D52643" w:rsidRDefault="009D4630" w:rsidP="00F7370E">
      <w:pPr>
        <w:pStyle w:val="ListParagraph"/>
        <w:spacing w:line="240" w:lineRule="auto"/>
        <w:ind w:left="0"/>
        <w:jc w:val="both"/>
        <w:rPr>
          <w:rFonts w:ascii="Calibri" w:hAnsi="Calibri" w:cs="Calibri"/>
          <w:sz w:val="24"/>
          <w:szCs w:val="24"/>
          <w:highlight w:val="yellow"/>
          <w:lang w:val="en-US"/>
        </w:rPr>
      </w:pPr>
    </w:p>
    <w:p w14:paraId="312B07A9" w14:textId="3B1B7500" w:rsidR="00C6714E" w:rsidRPr="00D52643" w:rsidRDefault="00C6714E" w:rsidP="000F7728">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Pre-incubate at 37 °C and 5% CO</w:t>
      </w:r>
      <w:r w:rsidRPr="00D52643">
        <w:rPr>
          <w:rFonts w:ascii="Calibri" w:hAnsi="Calibri" w:cs="Calibri"/>
          <w:sz w:val="24"/>
          <w:szCs w:val="24"/>
          <w:highlight w:val="yellow"/>
          <w:vertAlign w:val="subscript"/>
          <w:lang w:val="en-US"/>
        </w:rPr>
        <w:t>2</w:t>
      </w:r>
      <w:r w:rsidRPr="00D52643">
        <w:rPr>
          <w:rFonts w:ascii="Calibri" w:hAnsi="Calibri" w:cs="Calibri"/>
          <w:sz w:val="24"/>
          <w:szCs w:val="24"/>
          <w:highlight w:val="yellow"/>
          <w:lang w:val="en-US"/>
        </w:rPr>
        <w:t xml:space="preserve"> for 24 h, allowing cell attachment and confluency</w:t>
      </w:r>
      <w:r w:rsidR="00B748E9" w:rsidRPr="00D52643">
        <w:rPr>
          <w:rFonts w:ascii="Calibri" w:hAnsi="Calibri" w:cs="Calibri"/>
          <w:sz w:val="24"/>
          <w:szCs w:val="24"/>
          <w:highlight w:val="yellow"/>
          <w:lang w:val="en-US"/>
        </w:rPr>
        <w:t xml:space="preserve"> of</w:t>
      </w:r>
      <w:r w:rsidR="00266F17" w:rsidRPr="00D52643">
        <w:rPr>
          <w:rFonts w:ascii="Calibri" w:hAnsi="Calibri" w:cs="Calibri"/>
          <w:sz w:val="24"/>
          <w:szCs w:val="24"/>
          <w:highlight w:val="yellow"/>
          <w:lang w:val="en-US"/>
        </w:rPr>
        <w:t xml:space="preserve"> </w:t>
      </w:r>
      <w:r w:rsidR="0073750B" w:rsidRPr="00D52643">
        <w:rPr>
          <w:rFonts w:ascii="Calibri" w:hAnsi="Calibri" w:cs="Calibri"/>
          <w:sz w:val="24"/>
          <w:szCs w:val="24"/>
          <w:highlight w:val="yellow"/>
          <w:lang w:val="en-US"/>
        </w:rPr>
        <w:t>approximately</w:t>
      </w:r>
      <w:r w:rsidR="00B748E9" w:rsidRPr="00D52643">
        <w:rPr>
          <w:rFonts w:ascii="Calibri" w:hAnsi="Calibri" w:cs="Calibri"/>
          <w:sz w:val="24"/>
          <w:szCs w:val="24"/>
          <w:highlight w:val="yellow"/>
          <w:lang w:val="en-US"/>
        </w:rPr>
        <w:t xml:space="preserve"> 75%</w:t>
      </w:r>
      <w:r w:rsidRPr="00D52643">
        <w:rPr>
          <w:rFonts w:ascii="Calibri" w:hAnsi="Calibri" w:cs="Calibri"/>
          <w:sz w:val="24"/>
          <w:szCs w:val="24"/>
          <w:highlight w:val="yellow"/>
          <w:lang w:val="en-US"/>
        </w:rPr>
        <w:t>.</w:t>
      </w:r>
    </w:p>
    <w:p w14:paraId="5AD1B7B5" w14:textId="77777777" w:rsidR="00A94225" w:rsidRPr="000F7728" w:rsidRDefault="00A94225" w:rsidP="000F7728">
      <w:pPr>
        <w:rPr>
          <w:highlight w:val="yellow"/>
        </w:rPr>
      </w:pPr>
    </w:p>
    <w:p w14:paraId="3A818860" w14:textId="1FB32BF2" w:rsidR="00D9687A" w:rsidRDefault="00D9687A" w:rsidP="00F7370E">
      <w:pPr>
        <w:pStyle w:val="ListParagraph"/>
        <w:numPr>
          <w:ilvl w:val="0"/>
          <w:numId w:val="24"/>
        </w:numPr>
        <w:spacing w:line="240" w:lineRule="auto"/>
        <w:ind w:left="0" w:firstLine="0"/>
        <w:jc w:val="both"/>
        <w:rPr>
          <w:rFonts w:ascii="Calibri" w:hAnsi="Calibri" w:cs="Calibri"/>
          <w:b/>
          <w:sz w:val="24"/>
          <w:szCs w:val="24"/>
          <w:highlight w:val="yellow"/>
          <w:lang w:val="en-US"/>
        </w:rPr>
      </w:pPr>
      <w:r w:rsidRPr="00D52643">
        <w:rPr>
          <w:rFonts w:ascii="Calibri" w:hAnsi="Calibri" w:cs="Calibri"/>
          <w:b/>
          <w:sz w:val="24"/>
          <w:szCs w:val="24"/>
          <w:highlight w:val="yellow"/>
          <w:lang w:val="en-US"/>
        </w:rPr>
        <w:t>Steatogenic cultur</w:t>
      </w:r>
      <w:r w:rsidR="00C6714E" w:rsidRPr="00D52643">
        <w:rPr>
          <w:rFonts w:ascii="Calibri" w:hAnsi="Calibri" w:cs="Calibri"/>
          <w:b/>
          <w:sz w:val="24"/>
          <w:szCs w:val="24"/>
          <w:highlight w:val="yellow"/>
          <w:lang w:val="en-US"/>
        </w:rPr>
        <w:t>e</w:t>
      </w:r>
    </w:p>
    <w:p w14:paraId="37A9A334" w14:textId="77777777" w:rsidR="00F7370E" w:rsidRPr="00D52643" w:rsidRDefault="00F7370E" w:rsidP="00F7370E">
      <w:pPr>
        <w:pStyle w:val="ListParagraph"/>
        <w:spacing w:line="240" w:lineRule="auto"/>
        <w:ind w:left="0"/>
        <w:jc w:val="both"/>
        <w:rPr>
          <w:rFonts w:ascii="Calibri" w:hAnsi="Calibri" w:cs="Calibri"/>
          <w:b/>
          <w:sz w:val="24"/>
          <w:szCs w:val="24"/>
          <w:highlight w:val="yellow"/>
          <w:lang w:val="en-US"/>
        </w:rPr>
      </w:pPr>
    </w:p>
    <w:p w14:paraId="16599AC0" w14:textId="27645765" w:rsidR="00A94225" w:rsidRPr="00D52643" w:rsidRDefault="493FA731" w:rsidP="000F7728">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After pre-culture, discard </w:t>
      </w:r>
      <w:r w:rsidR="00AC4DDA">
        <w:rPr>
          <w:rFonts w:ascii="Calibri" w:hAnsi="Calibri" w:cs="Calibri"/>
          <w:sz w:val="24"/>
          <w:szCs w:val="24"/>
          <w:highlight w:val="yellow"/>
          <w:lang w:val="en-US"/>
        </w:rPr>
        <w:t xml:space="preserve">the </w:t>
      </w:r>
      <w:r w:rsidRPr="00D52643">
        <w:rPr>
          <w:rFonts w:ascii="Calibri" w:hAnsi="Calibri" w:cs="Calibri"/>
          <w:sz w:val="24"/>
          <w:szCs w:val="24"/>
          <w:highlight w:val="yellow"/>
          <w:lang w:val="en-US"/>
        </w:rPr>
        <w:t xml:space="preserve">standard RPMI 1640 medium </w:t>
      </w:r>
      <w:r w:rsidR="00AC4DDA">
        <w:rPr>
          <w:rFonts w:ascii="Calibri" w:hAnsi="Calibri" w:cs="Calibri"/>
          <w:sz w:val="24"/>
          <w:szCs w:val="24"/>
          <w:highlight w:val="yellow"/>
          <w:lang w:val="en-US"/>
        </w:rPr>
        <w:t xml:space="preserve">and </w:t>
      </w:r>
      <w:r w:rsidRPr="00D52643">
        <w:rPr>
          <w:rFonts w:ascii="Calibri" w:hAnsi="Calibri" w:cs="Calibri"/>
          <w:sz w:val="24"/>
          <w:szCs w:val="24"/>
          <w:highlight w:val="yellow"/>
          <w:lang w:val="en-US"/>
        </w:rPr>
        <w:t>add</w:t>
      </w:r>
      <w:r w:rsidR="00AC4DDA">
        <w:rPr>
          <w:rFonts w:ascii="Calibri" w:hAnsi="Calibri" w:cs="Calibri"/>
          <w:sz w:val="24"/>
          <w:szCs w:val="24"/>
          <w:highlight w:val="yellow"/>
          <w:lang w:val="en-US"/>
        </w:rPr>
        <w:t xml:space="preserve"> the</w:t>
      </w:r>
      <w:r w:rsidRPr="00D52643">
        <w:rPr>
          <w:rFonts w:ascii="Calibri" w:hAnsi="Calibri" w:cs="Calibri"/>
          <w:sz w:val="24"/>
          <w:szCs w:val="24"/>
          <w:highlight w:val="yellow"/>
          <w:lang w:val="en-US"/>
        </w:rPr>
        <w:t xml:space="preserve"> steatogenic medium accordingly.</w:t>
      </w:r>
    </w:p>
    <w:p w14:paraId="740C7BEA" w14:textId="77777777" w:rsidR="009D4630" w:rsidRPr="000F7728" w:rsidRDefault="009D4630" w:rsidP="000F7728">
      <w:pPr>
        <w:rPr>
          <w:highlight w:val="yellow"/>
        </w:rPr>
      </w:pPr>
    </w:p>
    <w:p w14:paraId="3DC5F81A" w14:textId="4F7981BA" w:rsidR="00A94225" w:rsidRPr="00D52643" w:rsidRDefault="493FA731" w:rsidP="000F7728">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Discard the supernatant and add fresh steatogenic medium every 24 h.</w:t>
      </w:r>
    </w:p>
    <w:p w14:paraId="01EB8279" w14:textId="77777777" w:rsidR="00F63740" w:rsidRPr="000F7728" w:rsidRDefault="00F63740" w:rsidP="000F7728">
      <w:pPr>
        <w:rPr>
          <w:highlight w:val="yellow"/>
        </w:rPr>
      </w:pPr>
    </w:p>
    <w:p w14:paraId="6ECBC034" w14:textId="037293B7" w:rsidR="00A94225" w:rsidRPr="00D52643" w:rsidRDefault="493FA731" w:rsidP="000F7728">
      <w:pPr>
        <w:pStyle w:val="ListParagraph"/>
        <w:numPr>
          <w:ilvl w:val="0"/>
          <w:numId w:val="24"/>
        </w:numPr>
        <w:spacing w:after="0" w:line="240" w:lineRule="auto"/>
        <w:ind w:left="0" w:firstLine="0"/>
        <w:jc w:val="both"/>
        <w:rPr>
          <w:rFonts w:ascii="Calibri" w:hAnsi="Calibri" w:cs="Calibri"/>
          <w:b/>
          <w:bCs/>
          <w:sz w:val="24"/>
          <w:szCs w:val="24"/>
          <w:highlight w:val="yellow"/>
          <w:lang w:val="en-US"/>
        </w:rPr>
      </w:pPr>
      <w:r w:rsidRPr="00D52643">
        <w:rPr>
          <w:rFonts w:ascii="Calibri" w:hAnsi="Calibri" w:cs="Calibri"/>
          <w:b/>
          <w:bCs/>
          <w:sz w:val="24"/>
          <w:szCs w:val="24"/>
          <w:highlight w:val="yellow"/>
          <w:lang w:val="en-US"/>
        </w:rPr>
        <w:t>Viability and mortality assessment</w:t>
      </w:r>
    </w:p>
    <w:p w14:paraId="5703AD36" w14:textId="77777777" w:rsidR="009D4630" w:rsidRPr="000F7728" w:rsidRDefault="009D4630" w:rsidP="000F7728">
      <w:pPr>
        <w:rPr>
          <w:b/>
          <w:highlight w:val="yellow"/>
        </w:rPr>
      </w:pPr>
    </w:p>
    <w:p w14:paraId="562EE0B1" w14:textId="67484640" w:rsidR="493FA731" w:rsidRPr="00D52643" w:rsidRDefault="493FA731" w:rsidP="000F7728">
      <w:pPr>
        <w:pStyle w:val="ListParagraph"/>
        <w:numPr>
          <w:ilvl w:val="1"/>
          <w:numId w:val="24"/>
        </w:numPr>
        <w:spacing w:after="0" w:line="240" w:lineRule="auto"/>
        <w:ind w:left="0" w:firstLine="0"/>
        <w:jc w:val="both"/>
        <w:rPr>
          <w:rFonts w:ascii="Calibri" w:hAnsi="Calibri" w:cs="Calibri"/>
          <w:sz w:val="24"/>
          <w:szCs w:val="24"/>
          <w:lang w:val="en-US"/>
        </w:rPr>
      </w:pPr>
      <w:r w:rsidRPr="00D52643">
        <w:rPr>
          <w:rFonts w:ascii="Calibri" w:hAnsi="Calibri" w:cs="Calibri"/>
          <w:sz w:val="24"/>
          <w:szCs w:val="24"/>
          <w:lang w:val="en-US"/>
        </w:rPr>
        <w:lastRenderedPageBreak/>
        <w:t>Seed 100,000 HepG2 cells per well in a 24-well plate. Add 1 mL of standard RPMI 1640.</w:t>
      </w:r>
    </w:p>
    <w:p w14:paraId="0048A04A" w14:textId="35C7983A" w:rsidR="493FA731" w:rsidRPr="00D52643" w:rsidRDefault="493FA731" w:rsidP="00F7370E"/>
    <w:p w14:paraId="31911404" w14:textId="3AF5DB62" w:rsidR="00063527" w:rsidRPr="00D52643" w:rsidRDefault="493FA731" w:rsidP="000F7728">
      <w:pPr>
        <w:pStyle w:val="ListParagraph"/>
        <w:numPr>
          <w:ilvl w:val="1"/>
          <w:numId w:val="24"/>
        </w:numPr>
        <w:spacing w:after="0" w:line="240" w:lineRule="auto"/>
        <w:ind w:left="0" w:firstLine="0"/>
        <w:jc w:val="both"/>
        <w:rPr>
          <w:rFonts w:ascii="Calibri" w:hAnsi="Calibri" w:cs="Calibri"/>
          <w:sz w:val="24"/>
          <w:szCs w:val="24"/>
          <w:lang w:val="en-US"/>
        </w:rPr>
      </w:pPr>
      <w:r w:rsidRPr="00D52643">
        <w:rPr>
          <w:rFonts w:ascii="Calibri" w:hAnsi="Calibri" w:cs="Calibri"/>
          <w:sz w:val="24"/>
          <w:szCs w:val="24"/>
          <w:lang w:val="en-US"/>
        </w:rPr>
        <w:t>Pre-incubate for 24 h at 37 °C and 5% CO</w:t>
      </w:r>
      <w:r w:rsidRPr="00D52643">
        <w:rPr>
          <w:rFonts w:ascii="Calibri" w:hAnsi="Calibri" w:cs="Calibri"/>
          <w:sz w:val="24"/>
          <w:szCs w:val="24"/>
          <w:vertAlign w:val="subscript"/>
          <w:lang w:val="en-US"/>
        </w:rPr>
        <w:t>2</w:t>
      </w:r>
      <w:r w:rsidRPr="00D52643">
        <w:rPr>
          <w:rFonts w:ascii="Calibri" w:hAnsi="Calibri" w:cs="Calibri"/>
          <w:sz w:val="24"/>
          <w:szCs w:val="24"/>
          <w:lang w:val="en-US"/>
        </w:rPr>
        <w:t>.</w:t>
      </w:r>
    </w:p>
    <w:p w14:paraId="2570B7C0" w14:textId="6FA5755A" w:rsidR="493FA731" w:rsidRPr="00D52643" w:rsidRDefault="493FA731" w:rsidP="00F7370E"/>
    <w:p w14:paraId="25B9B951" w14:textId="5ABBEC5A"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D52643">
        <w:rPr>
          <w:rFonts w:ascii="Calibri" w:hAnsi="Calibri" w:cs="Calibri"/>
          <w:sz w:val="24"/>
          <w:szCs w:val="24"/>
          <w:lang w:val="en-US"/>
        </w:rPr>
        <w:t>Change standard RPMI 1640 medium for the steatogenic medium.</w:t>
      </w:r>
    </w:p>
    <w:p w14:paraId="3CCD292E" w14:textId="77777777" w:rsidR="009D4630" w:rsidRPr="00D52643" w:rsidRDefault="009D4630" w:rsidP="00F7370E">
      <w:pPr>
        <w:pStyle w:val="ListParagraph"/>
        <w:spacing w:line="240" w:lineRule="auto"/>
        <w:ind w:left="0"/>
        <w:jc w:val="both"/>
        <w:rPr>
          <w:rFonts w:ascii="Calibri" w:hAnsi="Calibri" w:cs="Calibri"/>
          <w:sz w:val="24"/>
          <w:szCs w:val="24"/>
          <w:lang w:val="en-US"/>
        </w:rPr>
      </w:pPr>
    </w:p>
    <w:p w14:paraId="6107266D" w14:textId="4FC14FC4"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D52643">
        <w:rPr>
          <w:rFonts w:ascii="Calibri" w:hAnsi="Calibri" w:cs="Calibri"/>
          <w:sz w:val="24"/>
          <w:szCs w:val="24"/>
          <w:lang w:val="en-US"/>
        </w:rPr>
        <w:t>Incubate for 24 h, 2</w:t>
      </w:r>
      <w:r w:rsidR="000F7728">
        <w:rPr>
          <w:rFonts w:ascii="Calibri" w:hAnsi="Calibri" w:cs="Calibri"/>
          <w:sz w:val="24"/>
          <w:szCs w:val="24"/>
          <w:lang w:val="en-US"/>
        </w:rPr>
        <w:t xml:space="preserve"> </w:t>
      </w:r>
      <w:r w:rsidR="000F7728" w:rsidRPr="00D52643">
        <w:rPr>
          <w:rFonts w:ascii="Calibri" w:hAnsi="Calibri" w:cs="Calibri"/>
          <w:sz w:val="24"/>
          <w:szCs w:val="24"/>
          <w:lang w:val="en-US"/>
        </w:rPr>
        <w:t>days</w:t>
      </w:r>
      <w:r w:rsidRPr="00D52643">
        <w:rPr>
          <w:rFonts w:ascii="Calibri" w:hAnsi="Calibri" w:cs="Calibri"/>
          <w:sz w:val="24"/>
          <w:szCs w:val="24"/>
          <w:lang w:val="en-US"/>
        </w:rPr>
        <w:t>, 3</w:t>
      </w:r>
      <w:r w:rsidR="000F7728">
        <w:rPr>
          <w:rFonts w:ascii="Calibri" w:hAnsi="Calibri" w:cs="Calibri"/>
          <w:sz w:val="24"/>
          <w:szCs w:val="24"/>
          <w:lang w:val="en-US"/>
        </w:rPr>
        <w:t xml:space="preserve"> </w:t>
      </w:r>
      <w:r w:rsidR="000F7728" w:rsidRPr="00D52643">
        <w:rPr>
          <w:rFonts w:ascii="Calibri" w:hAnsi="Calibri" w:cs="Calibri"/>
          <w:sz w:val="24"/>
          <w:szCs w:val="24"/>
          <w:lang w:val="en-US"/>
        </w:rPr>
        <w:t>days</w:t>
      </w:r>
      <w:r w:rsidRPr="00D52643">
        <w:rPr>
          <w:rFonts w:ascii="Calibri" w:hAnsi="Calibri" w:cs="Calibri"/>
          <w:sz w:val="24"/>
          <w:szCs w:val="24"/>
          <w:lang w:val="en-US"/>
        </w:rPr>
        <w:t>, and 4 days refreshing the steatogenic medium every 24 h.</w:t>
      </w:r>
    </w:p>
    <w:p w14:paraId="78F32351" w14:textId="77777777" w:rsidR="009D4630" w:rsidRPr="00D52643" w:rsidRDefault="009D4630" w:rsidP="00F7370E">
      <w:pPr>
        <w:pStyle w:val="ListParagraph"/>
        <w:spacing w:line="240" w:lineRule="auto"/>
        <w:ind w:left="0"/>
        <w:rPr>
          <w:rFonts w:ascii="Calibri" w:hAnsi="Calibri" w:cs="Calibri"/>
          <w:sz w:val="24"/>
          <w:szCs w:val="24"/>
          <w:lang w:val="en-US"/>
        </w:rPr>
      </w:pPr>
    </w:p>
    <w:p w14:paraId="6A5A00CE" w14:textId="69F01282"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After the appropriate time, discard </w:t>
      </w:r>
      <w:r w:rsidR="000F7728">
        <w:rPr>
          <w:rFonts w:ascii="Calibri" w:hAnsi="Calibri" w:cs="Calibri"/>
          <w:sz w:val="24"/>
          <w:szCs w:val="24"/>
          <w:highlight w:val="yellow"/>
          <w:lang w:val="en-US"/>
        </w:rPr>
        <w:t xml:space="preserve">the </w:t>
      </w:r>
      <w:r w:rsidRPr="00D52643">
        <w:rPr>
          <w:rFonts w:ascii="Calibri" w:hAnsi="Calibri" w:cs="Calibri"/>
          <w:sz w:val="24"/>
          <w:szCs w:val="24"/>
          <w:highlight w:val="yellow"/>
          <w:lang w:val="en-US"/>
        </w:rPr>
        <w:t>supernatant.</w:t>
      </w:r>
    </w:p>
    <w:p w14:paraId="750D803E" w14:textId="77777777" w:rsidR="009D4630" w:rsidRPr="00D52643" w:rsidRDefault="009D4630" w:rsidP="00F7370E">
      <w:pPr>
        <w:pStyle w:val="ListParagraph"/>
        <w:spacing w:line="240" w:lineRule="auto"/>
        <w:ind w:left="0"/>
        <w:rPr>
          <w:rFonts w:ascii="Calibri" w:hAnsi="Calibri" w:cs="Calibri"/>
          <w:sz w:val="24"/>
          <w:szCs w:val="24"/>
          <w:highlight w:val="yellow"/>
          <w:lang w:val="en-US"/>
        </w:rPr>
      </w:pPr>
    </w:p>
    <w:p w14:paraId="19DDDD8B" w14:textId="3EC58EF1"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Detach cells from the well by adding 500 µL of </w:t>
      </w:r>
      <w:r w:rsidR="009F66B3">
        <w:rPr>
          <w:rFonts w:ascii="Calibri" w:hAnsi="Calibri" w:cs="Calibri"/>
          <w:sz w:val="24"/>
          <w:szCs w:val="24"/>
          <w:highlight w:val="yellow"/>
          <w:lang w:val="en-US"/>
        </w:rPr>
        <w:t xml:space="preserve">0.05% of </w:t>
      </w:r>
      <w:r w:rsidRPr="00D52643">
        <w:rPr>
          <w:rFonts w:ascii="Calibri" w:hAnsi="Calibri" w:cs="Calibri"/>
          <w:sz w:val="24"/>
          <w:szCs w:val="24"/>
          <w:highlight w:val="yellow"/>
          <w:lang w:val="en-US"/>
        </w:rPr>
        <w:t>Trypsin-EDTA</w:t>
      </w:r>
      <w:r w:rsidR="009F66B3">
        <w:rPr>
          <w:rFonts w:ascii="Calibri" w:hAnsi="Calibri" w:cs="Calibri"/>
          <w:sz w:val="24"/>
          <w:szCs w:val="24"/>
          <w:highlight w:val="yellow"/>
          <w:lang w:val="en-US"/>
        </w:rPr>
        <w:t xml:space="preserve">. </w:t>
      </w:r>
      <w:r w:rsidRPr="00D52643">
        <w:rPr>
          <w:rFonts w:ascii="Calibri" w:hAnsi="Calibri" w:cs="Calibri"/>
          <w:sz w:val="24"/>
          <w:szCs w:val="24"/>
          <w:highlight w:val="yellow"/>
          <w:lang w:val="en-US"/>
        </w:rPr>
        <w:t xml:space="preserve">Incubate </w:t>
      </w:r>
      <w:r w:rsidR="000F7728">
        <w:rPr>
          <w:rFonts w:ascii="Calibri" w:hAnsi="Calibri" w:cs="Calibri"/>
          <w:sz w:val="24"/>
          <w:szCs w:val="24"/>
          <w:highlight w:val="yellow"/>
          <w:lang w:val="en-US"/>
        </w:rPr>
        <w:t xml:space="preserve">for </w:t>
      </w:r>
      <w:r w:rsidRPr="00D52643">
        <w:rPr>
          <w:rFonts w:ascii="Calibri" w:hAnsi="Calibri" w:cs="Calibri"/>
          <w:sz w:val="24"/>
          <w:szCs w:val="24"/>
          <w:highlight w:val="yellow"/>
          <w:lang w:val="en-US"/>
        </w:rPr>
        <w:t>5 min at 37 °C and 5% CO</w:t>
      </w:r>
      <w:r w:rsidRPr="00D52643">
        <w:rPr>
          <w:rFonts w:ascii="Calibri" w:hAnsi="Calibri" w:cs="Calibri"/>
          <w:sz w:val="24"/>
          <w:szCs w:val="24"/>
          <w:highlight w:val="yellow"/>
          <w:vertAlign w:val="subscript"/>
          <w:lang w:val="en-US"/>
        </w:rPr>
        <w:t>2</w:t>
      </w:r>
      <w:r w:rsidRPr="00D52643">
        <w:rPr>
          <w:rFonts w:ascii="Calibri" w:hAnsi="Calibri" w:cs="Calibri"/>
          <w:sz w:val="24"/>
          <w:szCs w:val="24"/>
          <w:highlight w:val="yellow"/>
          <w:lang w:val="en-US"/>
        </w:rPr>
        <w:t>.</w:t>
      </w:r>
    </w:p>
    <w:p w14:paraId="5E908783" w14:textId="77777777" w:rsidR="009D4630" w:rsidRPr="00D52643" w:rsidRDefault="009D4630" w:rsidP="00F7370E">
      <w:pPr>
        <w:pStyle w:val="ListParagraph"/>
        <w:spacing w:line="240" w:lineRule="auto"/>
        <w:ind w:left="0"/>
        <w:rPr>
          <w:rFonts w:ascii="Calibri" w:hAnsi="Calibri" w:cs="Calibri"/>
          <w:sz w:val="24"/>
          <w:szCs w:val="24"/>
          <w:highlight w:val="yellow"/>
          <w:lang w:val="en-US"/>
        </w:rPr>
      </w:pPr>
    </w:p>
    <w:p w14:paraId="6F88D6E3" w14:textId="7DA6A603"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Collect the resuspended cells in a microtube.</w:t>
      </w:r>
    </w:p>
    <w:p w14:paraId="7D19B6BA" w14:textId="77777777" w:rsidR="009D4630" w:rsidRPr="00D52643" w:rsidRDefault="009D4630" w:rsidP="00F7370E">
      <w:pPr>
        <w:pStyle w:val="ListParagraph"/>
        <w:spacing w:line="240" w:lineRule="auto"/>
        <w:ind w:left="0"/>
        <w:rPr>
          <w:rFonts w:ascii="Calibri" w:hAnsi="Calibri" w:cs="Calibri"/>
          <w:sz w:val="24"/>
          <w:szCs w:val="24"/>
          <w:highlight w:val="yellow"/>
          <w:lang w:val="en-US"/>
        </w:rPr>
      </w:pPr>
    </w:p>
    <w:p w14:paraId="6FA8C7E9" w14:textId="32D76E0D"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Centrifuge at 300 x </w:t>
      </w:r>
      <w:r w:rsidRPr="000F7728">
        <w:rPr>
          <w:rFonts w:ascii="Calibri" w:hAnsi="Calibri" w:cs="Calibri"/>
          <w:i/>
          <w:iCs/>
          <w:sz w:val="24"/>
          <w:szCs w:val="24"/>
          <w:highlight w:val="yellow"/>
          <w:lang w:val="en-US"/>
        </w:rPr>
        <w:t>g</w:t>
      </w:r>
      <w:r w:rsidRPr="00D52643">
        <w:rPr>
          <w:rFonts w:ascii="Calibri" w:hAnsi="Calibri" w:cs="Calibri"/>
          <w:sz w:val="24"/>
          <w:szCs w:val="24"/>
          <w:highlight w:val="yellow"/>
          <w:lang w:val="en-US"/>
        </w:rPr>
        <w:t xml:space="preserve"> and discard </w:t>
      </w:r>
      <w:r w:rsidR="000F7728">
        <w:rPr>
          <w:rFonts w:ascii="Calibri" w:hAnsi="Calibri" w:cs="Calibri"/>
          <w:sz w:val="24"/>
          <w:szCs w:val="24"/>
          <w:highlight w:val="yellow"/>
          <w:lang w:val="en-US"/>
        </w:rPr>
        <w:t xml:space="preserve">the </w:t>
      </w:r>
      <w:r w:rsidRPr="00D52643">
        <w:rPr>
          <w:rFonts w:ascii="Calibri" w:hAnsi="Calibri" w:cs="Calibri"/>
          <w:sz w:val="24"/>
          <w:szCs w:val="24"/>
          <w:highlight w:val="yellow"/>
          <w:lang w:val="en-US"/>
        </w:rPr>
        <w:t>supernatant.</w:t>
      </w:r>
    </w:p>
    <w:p w14:paraId="025A4552" w14:textId="77777777" w:rsidR="009D4630" w:rsidRPr="00D52643" w:rsidRDefault="009D4630" w:rsidP="00F7370E">
      <w:pPr>
        <w:pStyle w:val="ListParagraph"/>
        <w:spacing w:line="240" w:lineRule="auto"/>
        <w:ind w:left="0"/>
        <w:rPr>
          <w:rFonts w:ascii="Calibri" w:hAnsi="Calibri" w:cs="Calibri"/>
          <w:sz w:val="24"/>
          <w:szCs w:val="24"/>
          <w:highlight w:val="yellow"/>
          <w:lang w:val="en-US"/>
        </w:rPr>
      </w:pPr>
    </w:p>
    <w:p w14:paraId="390A22D1" w14:textId="3D4497B8"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Add 200 µL of standard RPMI 1640 and resuspend </w:t>
      </w:r>
      <w:r w:rsidR="000F7728">
        <w:rPr>
          <w:rFonts w:ascii="Calibri" w:hAnsi="Calibri" w:cs="Calibri"/>
          <w:sz w:val="24"/>
          <w:szCs w:val="24"/>
          <w:highlight w:val="yellow"/>
          <w:lang w:val="en-US"/>
        </w:rPr>
        <w:t xml:space="preserve">the </w:t>
      </w:r>
      <w:r w:rsidRPr="00D52643">
        <w:rPr>
          <w:rFonts w:ascii="Calibri" w:hAnsi="Calibri" w:cs="Calibri"/>
          <w:sz w:val="24"/>
          <w:szCs w:val="24"/>
          <w:highlight w:val="yellow"/>
          <w:lang w:val="en-US"/>
        </w:rPr>
        <w:t>cells.</w:t>
      </w:r>
    </w:p>
    <w:p w14:paraId="39BEFE33" w14:textId="77777777" w:rsidR="009D4630" w:rsidRPr="00D52643" w:rsidRDefault="009D4630" w:rsidP="00F7370E">
      <w:pPr>
        <w:pStyle w:val="ListParagraph"/>
        <w:spacing w:line="240" w:lineRule="auto"/>
        <w:ind w:left="0"/>
        <w:rPr>
          <w:rFonts w:ascii="Calibri" w:hAnsi="Calibri" w:cs="Calibri"/>
          <w:sz w:val="24"/>
          <w:szCs w:val="24"/>
          <w:highlight w:val="yellow"/>
          <w:lang w:val="en-US"/>
        </w:rPr>
      </w:pPr>
    </w:p>
    <w:p w14:paraId="54E6786D" w14:textId="39045764" w:rsidR="00F328D9"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Add 15 µL of 0.4% solution of Trypan blue in a fresh microtube. Mix with 15 µL of the previous cell suspension.</w:t>
      </w:r>
    </w:p>
    <w:p w14:paraId="2F9D7C81" w14:textId="77777777" w:rsidR="00F7370E" w:rsidRPr="00D52643" w:rsidRDefault="00F7370E" w:rsidP="00F7370E">
      <w:pPr>
        <w:pStyle w:val="ListParagraph"/>
        <w:spacing w:line="240" w:lineRule="auto"/>
        <w:ind w:left="0"/>
        <w:jc w:val="both"/>
        <w:rPr>
          <w:rFonts w:ascii="Calibri" w:hAnsi="Calibri" w:cs="Calibri"/>
          <w:sz w:val="24"/>
          <w:szCs w:val="24"/>
          <w:highlight w:val="yellow"/>
          <w:lang w:val="en-US"/>
        </w:rPr>
      </w:pPr>
    </w:p>
    <w:p w14:paraId="28A6D8E6" w14:textId="10834B78" w:rsidR="009250EA"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Count the stained and non-stained cells in a hemocytometer.</w:t>
      </w:r>
    </w:p>
    <w:p w14:paraId="033F778F" w14:textId="77777777" w:rsidR="009D4630" w:rsidRPr="00D52643" w:rsidRDefault="009D4630" w:rsidP="00F7370E">
      <w:pPr>
        <w:pStyle w:val="ListParagraph"/>
        <w:spacing w:line="240" w:lineRule="auto"/>
        <w:ind w:left="0"/>
        <w:jc w:val="both"/>
        <w:rPr>
          <w:rFonts w:ascii="Calibri" w:hAnsi="Calibri" w:cs="Calibri"/>
          <w:sz w:val="24"/>
          <w:szCs w:val="24"/>
          <w:highlight w:val="yellow"/>
          <w:lang w:val="en-US"/>
        </w:rPr>
      </w:pPr>
    </w:p>
    <w:p w14:paraId="23DBA73A" w14:textId="76996746" w:rsidR="00F328D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Calculate </w:t>
      </w:r>
      <w:r w:rsidR="000F7728">
        <w:rPr>
          <w:rFonts w:ascii="Calibri" w:hAnsi="Calibri" w:cs="Calibri"/>
          <w:sz w:val="24"/>
          <w:szCs w:val="24"/>
          <w:highlight w:val="yellow"/>
          <w:lang w:val="en-US"/>
        </w:rPr>
        <w:t xml:space="preserve">the </w:t>
      </w:r>
      <w:r w:rsidRPr="00D52643">
        <w:rPr>
          <w:rFonts w:ascii="Calibri" w:hAnsi="Calibri" w:cs="Calibri"/>
          <w:sz w:val="24"/>
          <w:szCs w:val="24"/>
          <w:highlight w:val="yellow"/>
          <w:lang w:val="en-US"/>
        </w:rPr>
        <w:t>viability and mortality rates according</w:t>
      </w:r>
      <w:r w:rsidR="00B36CBA">
        <w:rPr>
          <w:rFonts w:ascii="Calibri" w:hAnsi="Calibri" w:cs="Calibri"/>
          <w:sz w:val="24"/>
          <w:szCs w:val="24"/>
          <w:highlight w:val="yellow"/>
          <w:lang w:val="en-US"/>
        </w:rPr>
        <w:t>ly.</w:t>
      </w:r>
    </w:p>
    <w:p w14:paraId="3CAB3456" w14:textId="77777777" w:rsidR="009250EA" w:rsidRPr="00D52643" w:rsidRDefault="009250EA" w:rsidP="00F7370E">
      <w:pPr>
        <w:pStyle w:val="ListParagraph"/>
        <w:spacing w:line="240" w:lineRule="auto"/>
        <w:ind w:left="0"/>
        <w:jc w:val="both"/>
        <w:rPr>
          <w:rFonts w:ascii="Calibri" w:hAnsi="Calibri" w:cs="Calibri"/>
          <w:sz w:val="24"/>
          <w:szCs w:val="24"/>
          <w:highlight w:val="yellow"/>
          <w:lang w:val="en-US"/>
        </w:rPr>
      </w:pPr>
    </w:p>
    <w:p w14:paraId="0F03A009" w14:textId="761BE15C" w:rsidR="009250EA" w:rsidRPr="00D52643" w:rsidRDefault="009250EA" w:rsidP="00F7370E">
      <w:pPr>
        <w:pStyle w:val="ListParagraph"/>
        <w:spacing w:line="240" w:lineRule="auto"/>
        <w:ind w:left="0"/>
        <w:jc w:val="both"/>
        <w:rPr>
          <w:rFonts w:ascii="Calibri" w:eastAsiaTheme="minorEastAsia" w:hAnsi="Calibri" w:cs="Calibri"/>
          <w:sz w:val="24"/>
          <w:szCs w:val="24"/>
          <w:highlight w:val="yellow"/>
          <w:lang w:val="en-US"/>
        </w:rPr>
      </w:pPr>
      <w:r w:rsidRPr="000F7728">
        <w:rPr>
          <w:rFonts w:ascii="Calibri" w:hAnsi="Calibri" w:cs="Calibri"/>
          <w:sz w:val="24"/>
          <w:szCs w:val="24"/>
          <w:highlight w:val="yellow"/>
          <w:lang w:val="en-US"/>
        </w:rPr>
        <w:t>% Viabili</w:t>
      </w:r>
      <w:r w:rsidR="00E8209F" w:rsidRPr="000F7728">
        <w:rPr>
          <w:rFonts w:ascii="Calibri" w:hAnsi="Calibri" w:cs="Calibri"/>
          <w:sz w:val="24"/>
          <w:szCs w:val="24"/>
          <w:highlight w:val="yellow"/>
          <w:lang w:val="en-US"/>
        </w:rPr>
        <w:t>ty</w:t>
      </w:r>
      <w:r w:rsidR="000F7728" w:rsidRPr="000F7728">
        <w:rPr>
          <w:rFonts w:ascii="Calibri" w:hAnsi="Calibri" w:cs="Calibri"/>
          <w:i/>
          <w:iCs/>
          <w:sz w:val="24"/>
          <w:szCs w:val="24"/>
          <w:highlight w:val="yellow"/>
          <w:lang w:val="en-US"/>
        </w:rPr>
        <w:t xml:space="preserve"> </w:t>
      </w:r>
      <w:r w:rsidRPr="000F7728">
        <w:rPr>
          <w:rFonts w:ascii="Calibri" w:hAnsi="Calibri" w:cs="Calibri"/>
          <w:i/>
          <w:iCs/>
          <w:sz w:val="24"/>
          <w:szCs w:val="24"/>
          <w:highlight w:val="yellow"/>
          <w:lang w:val="en-US"/>
        </w:rPr>
        <w:t>=</w:t>
      </w:r>
      <w:r w:rsidRPr="00D52643">
        <w:rPr>
          <w:rFonts w:ascii="Calibri" w:hAnsi="Calibri" w:cs="Calibri"/>
          <w:sz w:val="24"/>
          <w:szCs w:val="24"/>
          <w:highlight w:val="yellow"/>
          <w:lang w:val="en-US"/>
        </w:rPr>
        <w:t xml:space="preserve"> </w:t>
      </w:r>
      <m:oMath>
        <m:d>
          <m:dPr>
            <m:ctrlPr>
              <w:rPr>
                <w:rFonts w:ascii="Cambria Math" w:hAnsi="Cambria Math" w:cs="Calibri"/>
                <w:i/>
                <w:sz w:val="24"/>
                <w:szCs w:val="24"/>
                <w:highlight w:val="yellow"/>
              </w:rPr>
            </m:ctrlPr>
          </m:dPr>
          <m:e>
            <m:f>
              <m:fPr>
                <m:ctrlPr>
                  <w:rPr>
                    <w:rFonts w:ascii="Cambria Math" w:hAnsi="Cambria Math" w:cs="Calibri"/>
                    <w:i/>
                    <w:sz w:val="24"/>
                    <w:szCs w:val="24"/>
                    <w:highlight w:val="yellow"/>
                  </w:rPr>
                </m:ctrlPr>
              </m:fPr>
              <m:num>
                <m:r>
                  <w:rPr>
                    <w:rFonts w:ascii="Cambria Math" w:hAnsi="Cambria Math" w:cs="Calibri"/>
                    <w:sz w:val="24"/>
                    <w:szCs w:val="24"/>
                    <w:highlight w:val="yellow"/>
                    <w:lang w:val="en-US"/>
                  </w:rPr>
                  <m:t xml:space="preserve">Number of </m:t>
                </m:r>
                <m:r>
                  <w:rPr>
                    <w:rFonts w:ascii="Cambria Math" w:hAnsi="Cambria Math" w:cs="Calibri"/>
                    <w:sz w:val="24"/>
                    <w:szCs w:val="24"/>
                    <w:highlight w:val="yellow"/>
                  </w:rPr>
                  <m:t>Live</m:t>
                </m:r>
                <m:r>
                  <w:rPr>
                    <w:rFonts w:ascii="Cambria Math" w:hAnsi="Cambria Math" w:cs="Calibri"/>
                    <w:sz w:val="24"/>
                    <w:szCs w:val="24"/>
                    <w:highlight w:val="yellow"/>
                    <w:lang w:val="en-US"/>
                  </w:rPr>
                  <m:t xml:space="preserve"> </m:t>
                </m:r>
                <m:r>
                  <w:rPr>
                    <w:rFonts w:ascii="Cambria Math" w:hAnsi="Cambria Math" w:cs="Calibri"/>
                    <w:sz w:val="24"/>
                    <w:szCs w:val="24"/>
                    <w:highlight w:val="yellow"/>
                  </w:rPr>
                  <m:t>cells</m:t>
                </m:r>
              </m:num>
              <m:den>
                <m:r>
                  <w:rPr>
                    <w:rFonts w:ascii="Cambria Math" w:hAnsi="Cambria Math" w:cs="Calibri"/>
                    <w:sz w:val="24"/>
                    <w:szCs w:val="24"/>
                    <w:highlight w:val="yellow"/>
                    <w:lang w:val="en-US"/>
                  </w:rPr>
                  <m:t>Number of</m:t>
                </m:r>
                <m:r>
                  <w:rPr>
                    <w:rFonts w:ascii="Cambria Math" w:hAnsi="Cambria Math" w:cs="Calibri"/>
                    <w:sz w:val="24"/>
                    <w:szCs w:val="24"/>
                    <w:highlight w:val="yellow"/>
                  </w:rPr>
                  <m:t>Live</m:t>
                </m:r>
                <m:r>
                  <w:rPr>
                    <w:rFonts w:ascii="Cambria Math" w:hAnsi="Cambria Math" w:cs="Calibri"/>
                    <w:sz w:val="24"/>
                    <w:szCs w:val="24"/>
                    <w:highlight w:val="yellow"/>
                    <w:lang w:val="en-US"/>
                  </w:rPr>
                  <m:t xml:space="preserve"> </m:t>
                </m:r>
                <m:r>
                  <w:rPr>
                    <w:rFonts w:ascii="Cambria Math" w:hAnsi="Cambria Math" w:cs="Calibri"/>
                    <w:sz w:val="24"/>
                    <w:szCs w:val="24"/>
                    <w:highlight w:val="yellow"/>
                  </w:rPr>
                  <m:t>cells</m:t>
                </m:r>
                <m:r>
                  <w:rPr>
                    <w:rFonts w:ascii="Cambria Math" w:hAnsi="Cambria Math" w:cs="Calibri"/>
                    <w:sz w:val="24"/>
                    <w:szCs w:val="24"/>
                    <w:highlight w:val="yellow"/>
                    <w:lang w:val="en-US"/>
                  </w:rPr>
                  <m:t xml:space="preserve"> + Number of </m:t>
                </m:r>
                <m:r>
                  <w:rPr>
                    <w:rFonts w:ascii="Cambria Math" w:hAnsi="Cambria Math" w:cs="Calibri"/>
                    <w:sz w:val="24"/>
                    <w:szCs w:val="24"/>
                    <w:highlight w:val="yellow"/>
                  </w:rPr>
                  <m:t>Dead</m:t>
                </m:r>
                <m:r>
                  <w:rPr>
                    <w:rFonts w:ascii="Cambria Math" w:hAnsi="Cambria Math" w:cs="Calibri"/>
                    <w:sz w:val="24"/>
                    <w:szCs w:val="24"/>
                    <w:highlight w:val="yellow"/>
                    <w:lang w:val="en-US"/>
                  </w:rPr>
                  <m:t xml:space="preserve"> </m:t>
                </m:r>
                <m:r>
                  <w:rPr>
                    <w:rFonts w:ascii="Cambria Math" w:hAnsi="Cambria Math" w:cs="Calibri"/>
                    <w:sz w:val="24"/>
                    <w:szCs w:val="24"/>
                    <w:highlight w:val="yellow"/>
                  </w:rPr>
                  <m:t>cells</m:t>
                </m:r>
              </m:den>
            </m:f>
          </m:e>
        </m:d>
        <m:r>
          <m:rPr>
            <m:sty m:val="p"/>
          </m:rPr>
          <w:rPr>
            <w:rFonts w:ascii="Cambria Math" w:hAnsi="Cambria Math" w:cs="Calibri"/>
            <w:sz w:val="24"/>
            <w:szCs w:val="24"/>
            <w:highlight w:val="yellow"/>
            <w:lang w:val="en-US"/>
          </w:rPr>
          <m:t>x</m:t>
        </m:r>
        <m:r>
          <w:rPr>
            <w:rFonts w:ascii="Cambria Math" w:hAnsi="Cambria Math" w:cs="Calibri"/>
            <w:sz w:val="24"/>
            <w:szCs w:val="24"/>
            <w:highlight w:val="yellow"/>
            <w:lang w:val="en-US"/>
          </w:rPr>
          <m:t xml:space="preserve"> 100</m:t>
        </m:r>
      </m:oMath>
    </w:p>
    <w:p w14:paraId="191F361D" w14:textId="77777777" w:rsidR="009250EA" w:rsidRPr="00D52643" w:rsidRDefault="009250EA" w:rsidP="00F7370E">
      <w:pPr>
        <w:pStyle w:val="ListParagraph"/>
        <w:spacing w:line="240" w:lineRule="auto"/>
        <w:ind w:left="0"/>
        <w:jc w:val="both"/>
        <w:rPr>
          <w:rFonts w:ascii="Calibri" w:hAnsi="Calibri" w:cs="Calibri"/>
          <w:sz w:val="24"/>
          <w:szCs w:val="24"/>
          <w:highlight w:val="yellow"/>
          <w:lang w:val="en-US"/>
        </w:rPr>
      </w:pPr>
    </w:p>
    <w:p w14:paraId="5D6BBCE4" w14:textId="31DB1926" w:rsidR="009250EA" w:rsidRPr="00D52643" w:rsidRDefault="009250EA" w:rsidP="00F7370E">
      <w:pPr>
        <w:pStyle w:val="ListParagraph"/>
        <w:spacing w:line="240" w:lineRule="auto"/>
        <w:ind w:left="0"/>
        <w:jc w:val="both"/>
        <w:rPr>
          <w:rFonts w:ascii="Calibri" w:eastAsiaTheme="minorEastAsia" w:hAnsi="Calibri" w:cs="Calibri"/>
          <w:sz w:val="24"/>
          <w:szCs w:val="24"/>
          <w:highlight w:val="yellow"/>
          <w:lang w:val="en-US"/>
        </w:rPr>
      </w:pPr>
      <w:r w:rsidRPr="000F7728">
        <w:rPr>
          <w:rFonts w:ascii="Calibri" w:hAnsi="Calibri" w:cs="Calibri"/>
          <w:sz w:val="24"/>
          <w:szCs w:val="24"/>
          <w:highlight w:val="yellow"/>
          <w:lang w:val="en-US"/>
        </w:rPr>
        <w:t>% Mortali</w:t>
      </w:r>
      <w:r w:rsidR="00E8209F" w:rsidRPr="000F7728">
        <w:rPr>
          <w:rFonts w:ascii="Calibri" w:hAnsi="Calibri" w:cs="Calibri"/>
          <w:sz w:val="24"/>
          <w:szCs w:val="24"/>
          <w:highlight w:val="yellow"/>
          <w:lang w:val="en-US"/>
        </w:rPr>
        <w:t>ty</w:t>
      </w:r>
      <w:r w:rsidRPr="000F7728">
        <w:rPr>
          <w:rFonts w:ascii="Calibri" w:hAnsi="Calibri" w:cs="Calibri"/>
          <w:sz w:val="24"/>
          <w:szCs w:val="24"/>
          <w:highlight w:val="yellow"/>
          <w:lang w:val="en-US"/>
        </w:rPr>
        <w:t xml:space="preserve"> =</w:t>
      </w:r>
      <w:r w:rsidRPr="00D52643">
        <w:rPr>
          <w:rFonts w:ascii="Calibri" w:hAnsi="Calibri" w:cs="Calibri"/>
          <w:sz w:val="24"/>
          <w:szCs w:val="24"/>
          <w:highlight w:val="yellow"/>
          <w:lang w:val="en-US"/>
        </w:rPr>
        <w:t xml:space="preserve"> </w:t>
      </w:r>
      <m:oMath>
        <m:d>
          <m:dPr>
            <m:ctrlPr>
              <w:rPr>
                <w:rFonts w:ascii="Cambria Math" w:hAnsi="Cambria Math" w:cs="Calibri"/>
                <w:i/>
                <w:sz w:val="24"/>
                <w:szCs w:val="24"/>
                <w:highlight w:val="yellow"/>
              </w:rPr>
            </m:ctrlPr>
          </m:dPr>
          <m:e>
            <m:f>
              <m:fPr>
                <m:ctrlPr>
                  <w:rPr>
                    <w:rFonts w:ascii="Cambria Math" w:hAnsi="Cambria Math" w:cs="Calibri"/>
                    <w:i/>
                    <w:sz w:val="24"/>
                    <w:szCs w:val="24"/>
                    <w:highlight w:val="yellow"/>
                  </w:rPr>
                </m:ctrlPr>
              </m:fPr>
              <m:num>
                <m:r>
                  <w:rPr>
                    <w:rFonts w:ascii="Cambria Math" w:hAnsi="Cambria Math" w:cs="Calibri"/>
                    <w:sz w:val="24"/>
                    <w:szCs w:val="24"/>
                    <w:highlight w:val="yellow"/>
                    <w:lang w:val="en-US"/>
                  </w:rPr>
                  <m:t xml:space="preserve">Number of </m:t>
                </m:r>
                <m:r>
                  <w:rPr>
                    <w:rFonts w:ascii="Cambria Math" w:hAnsi="Cambria Math" w:cs="Calibri"/>
                    <w:sz w:val="24"/>
                    <w:szCs w:val="24"/>
                    <w:highlight w:val="yellow"/>
                  </w:rPr>
                  <m:t>Dead</m:t>
                </m:r>
                <m:r>
                  <w:rPr>
                    <w:rFonts w:ascii="Cambria Math" w:hAnsi="Cambria Math" w:cs="Calibri"/>
                    <w:sz w:val="24"/>
                    <w:szCs w:val="24"/>
                    <w:highlight w:val="yellow"/>
                    <w:lang w:val="en-US"/>
                  </w:rPr>
                  <m:t xml:space="preserve"> </m:t>
                </m:r>
                <m:r>
                  <w:rPr>
                    <w:rFonts w:ascii="Cambria Math" w:hAnsi="Cambria Math" w:cs="Calibri"/>
                    <w:sz w:val="24"/>
                    <w:szCs w:val="24"/>
                    <w:highlight w:val="yellow"/>
                  </w:rPr>
                  <m:t>cells</m:t>
                </m:r>
              </m:num>
              <m:den>
                <m:r>
                  <w:rPr>
                    <w:rFonts w:ascii="Cambria Math" w:hAnsi="Cambria Math" w:cs="Calibri"/>
                    <w:sz w:val="24"/>
                    <w:szCs w:val="24"/>
                    <w:highlight w:val="yellow"/>
                    <w:lang w:val="en-US"/>
                  </w:rPr>
                  <m:t xml:space="preserve">Number of </m:t>
                </m:r>
                <m:r>
                  <w:rPr>
                    <w:rFonts w:ascii="Cambria Math" w:hAnsi="Cambria Math" w:cs="Calibri"/>
                    <w:sz w:val="24"/>
                    <w:szCs w:val="24"/>
                    <w:highlight w:val="yellow"/>
                  </w:rPr>
                  <m:t>Live</m:t>
                </m:r>
                <m:r>
                  <w:rPr>
                    <w:rFonts w:ascii="Cambria Math" w:hAnsi="Cambria Math" w:cs="Calibri"/>
                    <w:sz w:val="24"/>
                    <w:szCs w:val="24"/>
                    <w:highlight w:val="yellow"/>
                    <w:lang w:val="en-US"/>
                  </w:rPr>
                  <m:t xml:space="preserve"> </m:t>
                </m:r>
                <m:r>
                  <w:rPr>
                    <w:rFonts w:ascii="Cambria Math" w:hAnsi="Cambria Math" w:cs="Calibri"/>
                    <w:sz w:val="24"/>
                    <w:szCs w:val="24"/>
                    <w:highlight w:val="yellow"/>
                  </w:rPr>
                  <m:t>cells</m:t>
                </m:r>
                <m:r>
                  <w:rPr>
                    <w:rFonts w:ascii="Cambria Math" w:hAnsi="Cambria Math" w:cs="Calibri"/>
                    <w:sz w:val="24"/>
                    <w:szCs w:val="24"/>
                    <w:highlight w:val="yellow"/>
                    <w:lang w:val="en-US"/>
                  </w:rPr>
                  <m:t xml:space="preserve"> + Number of </m:t>
                </m:r>
                <m:r>
                  <w:rPr>
                    <w:rFonts w:ascii="Cambria Math" w:hAnsi="Cambria Math" w:cs="Calibri"/>
                    <w:sz w:val="24"/>
                    <w:szCs w:val="24"/>
                    <w:highlight w:val="yellow"/>
                  </w:rPr>
                  <m:t>Dead</m:t>
                </m:r>
                <m:r>
                  <w:rPr>
                    <w:rFonts w:ascii="Cambria Math" w:hAnsi="Cambria Math" w:cs="Calibri"/>
                    <w:sz w:val="24"/>
                    <w:szCs w:val="24"/>
                    <w:highlight w:val="yellow"/>
                    <w:lang w:val="en-US"/>
                  </w:rPr>
                  <m:t xml:space="preserve"> </m:t>
                </m:r>
                <m:r>
                  <w:rPr>
                    <w:rFonts w:ascii="Cambria Math" w:hAnsi="Cambria Math" w:cs="Calibri"/>
                    <w:sz w:val="24"/>
                    <w:szCs w:val="24"/>
                    <w:highlight w:val="yellow"/>
                  </w:rPr>
                  <m:t>cells</m:t>
                </m:r>
              </m:den>
            </m:f>
          </m:e>
        </m:d>
        <m:r>
          <m:rPr>
            <m:sty m:val="p"/>
          </m:rPr>
          <w:rPr>
            <w:rFonts w:ascii="Cambria Math" w:hAnsi="Cambria Math" w:cs="Calibri"/>
            <w:sz w:val="24"/>
            <w:szCs w:val="24"/>
            <w:highlight w:val="yellow"/>
            <w:lang w:val="en-US"/>
          </w:rPr>
          <m:t>x</m:t>
        </m:r>
        <m:r>
          <w:rPr>
            <w:rFonts w:ascii="Cambria Math" w:hAnsi="Cambria Math" w:cs="Calibri"/>
            <w:sz w:val="24"/>
            <w:szCs w:val="24"/>
            <w:highlight w:val="yellow"/>
            <w:lang w:val="en-US"/>
          </w:rPr>
          <m:t xml:space="preserve"> 100</m:t>
        </m:r>
      </m:oMath>
    </w:p>
    <w:p w14:paraId="093A662D" w14:textId="77777777" w:rsidR="009250EA" w:rsidRPr="00D52643" w:rsidRDefault="009250EA" w:rsidP="00D52643">
      <w:pPr>
        <w:rPr>
          <w:highlight w:val="yellow"/>
        </w:rPr>
      </w:pPr>
    </w:p>
    <w:p w14:paraId="206E7CAE" w14:textId="585C0397" w:rsidR="00D9687A" w:rsidRPr="00D52643" w:rsidRDefault="493FA731" w:rsidP="000F7728">
      <w:pPr>
        <w:pStyle w:val="ListParagraph"/>
        <w:numPr>
          <w:ilvl w:val="0"/>
          <w:numId w:val="24"/>
        </w:numPr>
        <w:spacing w:after="0" w:line="240" w:lineRule="auto"/>
        <w:ind w:left="0" w:firstLine="0"/>
        <w:jc w:val="both"/>
        <w:rPr>
          <w:rFonts w:ascii="Calibri" w:hAnsi="Calibri" w:cs="Calibri"/>
          <w:b/>
          <w:bCs/>
          <w:sz w:val="24"/>
          <w:szCs w:val="24"/>
          <w:highlight w:val="yellow"/>
          <w:lang w:val="en-US"/>
        </w:rPr>
      </w:pPr>
      <w:r w:rsidRPr="00D52643">
        <w:rPr>
          <w:rFonts w:ascii="Calibri" w:hAnsi="Calibri" w:cs="Calibri"/>
          <w:b/>
          <w:bCs/>
          <w:sz w:val="24"/>
          <w:szCs w:val="24"/>
          <w:highlight w:val="yellow"/>
          <w:lang w:val="en-US"/>
        </w:rPr>
        <w:t>Lipid staining with Oil-Red O</w:t>
      </w:r>
    </w:p>
    <w:p w14:paraId="5D02A45A" w14:textId="77777777" w:rsidR="009D4630" w:rsidRPr="000F7728" w:rsidRDefault="009D4630" w:rsidP="000F7728">
      <w:pPr>
        <w:rPr>
          <w:b/>
          <w:highlight w:val="yellow"/>
        </w:rPr>
      </w:pPr>
    </w:p>
    <w:p w14:paraId="29A42F9A" w14:textId="0FE73DC9" w:rsidR="00197F98" w:rsidRPr="00732A2D" w:rsidRDefault="00197F98"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732A2D">
        <w:rPr>
          <w:rFonts w:ascii="Calibri" w:hAnsi="Calibri" w:cs="Calibri"/>
          <w:sz w:val="24"/>
          <w:szCs w:val="24"/>
          <w:highlight w:val="yellow"/>
          <w:lang w:val="en-US"/>
        </w:rPr>
        <w:t>Put a cell culture coverslip in every well in a 24-well plate.</w:t>
      </w:r>
    </w:p>
    <w:p w14:paraId="35C5C55C" w14:textId="77777777" w:rsidR="00197F98" w:rsidRDefault="00197F98" w:rsidP="00732A2D">
      <w:pPr>
        <w:pStyle w:val="ListParagraph"/>
        <w:spacing w:line="240" w:lineRule="auto"/>
        <w:ind w:left="0"/>
        <w:jc w:val="both"/>
        <w:rPr>
          <w:rFonts w:ascii="Calibri" w:hAnsi="Calibri" w:cs="Calibri"/>
          <w:sz w:val="24"/>
          <w:szCs w:val="24"/>
          <w:lang w:val="en-US"/>
        </w:rPr>
      </w:pPr>
    </w:p>
    <w:p w14:paraId="49B1D8C1" w14:textId="26A18D38" w:rsidR="00266F17" w:rsidRPr="00D52643"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D52643">
        <w:rPr>
          <w:rFonts w:ascii="Calibri" w:hAnsi="Calibri" w:cs="Calibri"/>
          <w:sz w:val="24"/>
          <w:szCs w:val="24"/>
          <w:lang w:val="en-US"/>
        </w:rPr>
        <w:t>Seed 100,000 HepG2 cells per well. Add 1 mL of standard RPMI 1640.</w:t>
      </w:r>
    </w:p>
    <w:p w14:paraId="01E052FB" w14:textId="77777777" w:rsidR="009D4630" w:rsidRPr="00D52643" w:rsidRDefault="009D4630" w:rsidP="00F7370E">
      <w:pPr>
        <w:pStyle w:val="ListParagraph"/>
        <w:spacing w:line="240" w:lineRule="auto"/>
        <w:ind w:left="0"/>
        <w:jc w:val="both"/>
        <w:rPr>
          <w:rFonts w:ascii="Calibri" w:hAnsi="Calibri" w:cs="Calibri"/>
          <w:sz w:val="24"/>
          <w:szCs w:val="24"/>
          <w:lang w:val="en-US"/>
        </w:rPr>
      </w:pPr>
    </w:p>
    <w:p w14:paraId="46D55122" w14:textId="6017259A" w:rsidR="00540DD7" w:rsidRPr="00D52643"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D52643">
        <w:rPr>
          <w:rFonts w:ascii="Calibri" w:hAnsi="Calibri" w:cs="Calibri"/>
          <w:sz w:val="24"/>
          <w:szCs w:val="24"/>
          <w:lang w:val="en-US"/>
        </w:rPr>
        <w:t>Pre-incubate at 37 °C and 5% CO</w:t>
      </w:r>
      <w:r w:rsidRPr="00D52643">
        <w:rPr>
          <w:rFonts w:ascii="Calibri" w:hAnsi="Calibri" w:cs="Calibri"/>
          <w:sz w:val="24"/>
          <w:szCs w:val="24"/>
          <w:vertAlign w:val="subscript"/>
          <w:lang w:val="en-US"/>
        </w:rPr>
        <w:t>2</w:t>
      </w:r>
      <w:r w:rsidRPr="00D52643">
        <w:rPr>
          <w:rFonts w:ascii="Calibri" w:hAnsi="Calibri" w:cs="Calibri"/>
          <w:sz w:val="24"/>
          <w:szCs w:val="24"/>
          <w:lang w:val="en-US"/>
        </w:rPr>
        <w:t xml:space="preserve"> for 24 h.</w:t>
      </w:r>
    </w:p>
    <w:p w14:paraId="5E1D7806" w14:textId="77777777" w:rsidR="009D4630" w:rsidRPr="00D52643" w:rsidRDefault="009D4630" w:rsidP="00F7370E">
      <w:pPr>
        <w:pStyle w:val="ListParagraph"/>
        <w:spacing w:line="240" w:lineRule="auto"/>
        <w:ind w:left="0"/>
        <w:rPr>
          <w:rFonts w:ascii="Calibri" w:hAnsi="Calibri" w:cs="Calibri"/>
          <w:sz w:val="24"/>
          <w:szCs w:val="24"/>
          <w:lang w:val="en-US"/>
        </w:rPr>
      </w:pPr>
    </w:p>
    <w:p w14:paraId="00966A36" w14:textId="1EB36E7E" w:rsidR="00540DD7" w:rsidRPr="00D52643"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D52643">
        <w:rPr>
          <w:rFonts w:ascii="Calibri" w:hAnsi="Calibri" w:cs="Calibri"/>
          <w:sz w:val="24"/>
          <w:szCs w:val="24"/>
          <w:lang w:val="en-US"/>
        </w:rPr>
        <w:t>Change standard RPMI 1640 medium for the steatogenic medium.</w:t>
      </w:r>
    </w:p>
    <w:p w14:paraId="02FF2BE8" w14:textId="77777777" w:rsidR="00B764A9" w:rsidRPr="00D52643" w:rsidRDefault="00B764A9" w:rsidP="00F7370E">
      <w:pPr>
        <w:pStyle w:val="ListParagraph"/>
        <w:spacing w:line="240" w:lineRule="auto"/>
        <w:ind w:left="0"/>
        <w:rPr>
          <w:rFonts w:ascii="Calibri" w:hAnsi="Calibri" w:cs="Calibri"/>
          <w:sz w:val="24"/>
          <w:szCs w:val="24"/>
          <w:lang w:val="en-US"/>
        </w:rPr>
      </w:pPr>
    </w:p>
    <w:p w14:paraId="25753977" w14:textId="64A2A6BF" w:rsidR="00A573DF" w:rsidRPr="00D52643"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D52643">
        <w:rPr>
          <w:rFonts w:ascii="Calibri" w:hAnsi="Calibri" w:cs="Calibri"/>
          <w:sz w:val="24"/>
          <w:szCs w:val="24"/>
          <w:lang w:val="en-US"/>
        </w:rPr>
        <w:lastRenderedPageBreak/>
        <w:t>Incubate for 24 h, 2</w:t>
      </w:r>
      <w:r w:rsidR="000F7728">
        <w:rPr>
          <w:rFonts w:ascii="Calibri" w:hAnsi="Calibri" w:cs="Calibri"/>
          <w:sz w:val="24"/>
          <w:szCs w:val="24"/>
          <w:lang w:val="en-US"/>
        </w:rPr>
        <w:t xml:space="preserve"> </w:t>
      </w:r>
      <w:r w:rsidR="000F7728" w:rsidRPr="00D52643">
        <w:rPr>
          <w:rFonts w:ascii="Calibri" w:hAnsi="Calibri" w:cs="Calibri"/>
          <w:sz w:val="24"/>
          <w:szCs w:val="24"/>
          <w:lang w:val="en-US"/>
        </w:rPr>
        <w:t>days</w:t>
      </w:r>
      <w:r w:rsidRPr="00D52643">
        <w:rPr>
          <w:rFonts w:ascii="Calibri" w:hAnsi="Calibri" w:cs="Calibri"/>
          <w:sz w:val="24"/>
          <w:szCs w:val="24"/>
          <w:lang w:val="en-US"/>
        </w:rPr>
        <w:t>, 3</w:t>
      </w:r>
      <w:r w:rsidR="000F7728" w:rsidRPr="000F7728">
        <w:rPr>
          <w:rFonts w:ascii="Calibri" w:hAnsi="Calibri" w:cs="Calibri"/>
          <w:sz w:val="24"/>
          <w:szCs w:val="24"/>
          <w:lang w:val="en-US"/>
        </w:rPr>
        <w:t xml:space="preserve"> </w:t>
      </w:r>
      <w:r w:rsidR="000F7728" w:rsidRPr="00D52643">
        <w:rPr>
          <w:rFonts w:ascii="Calibri" w:hAnsi="Calibri" w:cs="Calibri"/>
          <w:sz w:val="24"/>
          <w:szCs w:val="24"/>
          <w:lang w:val="en-US"/>
        </w:rPr>
        <w:t>days</w:t>
      </w:r>
      <w:r w:rsidR="000F7728">
        <w:rPr>
          <w:rFonts w:ascii="Calibri" w:hAnsi="Calibri" w:cs="Calibri"/>
          <w:sz w:val="24"/>
          <w:szCs w:val="24"/>
          <w:lang w:val="en-US"/>
        </w:rPr>
        <w:t>,</w:t>
      </w:r>
      <w:r w:rsidRPr="00D52643">
        <w:rPr>
          <w:rFonts w:ascii="Calibri" w:hAnsi="Calibri" w:cs="Calibri"/>
          <w:sz w:val="24"/>
          <w:szCs w:val="24"/>
          <w:lang w:val="en-US"/>
        </w:rPr>
        <w:t xml:space="preserve"> and 4 days, refreshing the steatogenic medium every 24 h.</w:t>
      </w:r>
    </w:p>
    <w:p w14:paraId="1BCE65E8" w14:textId="77777777" w:rsidR="00B764A9" w:rsidRPr="00D52643" w:rsidRDefault="00B764A9" w:rsidP="00F7370E">
      <w:pPr>
        <w:pStyle w:val="ListParagraph"/>
        <w:spacing w:line="240" w:lineRule="auto"/>
        <w:ind w:left="0"/>
        <w:rPr>
          <w:rFonts w:ascii="Calibri" w:hAnsi="Calibri" w:cs="Calibri"/>
          <w:sz w:val="24"/>
          <w:szCs w:val="24"/>
          <w:lang w:val="en-US"/>
        </w:rPr>
      </w:pPr>
    </w:p>
    <w:p w14:paraId="1D2A4547" w14:textId="4BE5D09A" w:rsidR="00A573DF" w:rsidRPr="00D52643"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D52643">
        <w:rPr>
          <w:rFonts w:ascii="Calibri" w:hAnsi="Calibri" w:cs="Calibri"/>
          <w:sz w:val="24"/>
          <w:szCs w:val="24"/>
          <w:lang w:val="en-US"/>
        </w:rPr>
        <w:t xml:space="preserve">After the appropriate time, discard </w:t>
      </w:r>
      <w:r w:rsidR="000F7728">
        <w:rPr>
          <w:rFonts w:ascii="Calibri" w:hAnsi="Calibri" w:cs="Calibri"/>
          <w:sz w:val="24"/>
          <w:szCs w:val="24"/>
          <w:lang w:val="en-US"/>
        </w:rPr>
        <w:t xml:space="preserve">the </w:t>
      </w:r>
      <w:r w:rsidRPr="00D52643">
        <w:rPr>
          <w:rFonts w:ascii="Calibri" w:hAnsi="Calibri" w:cs="Calibri"/>
          <w:sz w:val="24"/>
          <w:szCs w:val="24"/>
          <w:lang w:val="en-US"/>
        </w:rPr>
        <w:t>supernatant.</w:t>
      </w:r>
    </w:p>
    <w:p w14:paraId="7A264245" w14:textId="77777777" w:rsidR="00B764A9" w:rsidRPr="00D52643" w:rsidRDefault="00B764A9" w:rsidP="00F7370E">
      <w:pPr>
        <w:pStyle w:val="ListParagraph"/>
        <w:spacing w:line="240" w:lineRule="auto"/>
        <w:ind w:left="0"/>
        <w:jc w:val="both"/>
        <w:rPr>
          <w:rFonts w:ascii="Calibri" w:hAnsi="Calibri" w:cs="Calibri"/>
          <w:sz w:val="24"/>
          <w:szCs w:val="24"/>
          <w:highlight w:val="yellow"/>
          <w:lang w:val="en-US"/>
        </w:rPr>
      </w:pPr>
    </w:p>
    <w:p w14:paraId="79B078DD" w14:textId="63EC6E77" w:rsidR="00A573DF"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Wash with 1 mL </w:t>
      </w:r>
      <w:r w:rsidR="000B552A">
        <w:rPr>
          <w:rFonts w:ascii="Calibri" w:hAnsi="Calibri" w:cs="Calibri"/>
          <w:sz w:val="24"/>
          <w:szCs w:val="24"/>
          <w:highlight w:val="yellow"/>
          <w:lang w:val="en-US"/>
        </w:rPr>
        <w:t xml:space="preserve">of </w:t>
      </w:r>
      <w:r w:rsidRPr="00D52643">
        <w:rPr>
          <w:rFonts w:ascii="Calibri" w:hAnsi="Calibri" w:cs="Calibri"/>
          <w:sz w:val="24"/>
          <w:szCs w:val="24"/>
          <w:highlight w:val="yellow"/>
          <w:lang w:val="en-US"/>
        </w:rPr>
        <w:t xml:space="preserve">phosphate buffered saline (PBS). Discard </w:t>
      </w:r>
      <w:r w:rsidR="000F7728">
        <w:rPr>
          <w:rFonts w:ascii="Calibri" w:hAnsi="Calibri" w:cs="Calibri"/>
          <w:sz w:val="24"/>
          <w:szCs w:val="24"/>
          <w:highlight w:val="yellow"/>
          <w:lang w:val="en-US"/>
        </w:rPr>
        <w:t xml:space="preserve">the </w:t>
      </w:r>
      <w:r w:rsidRPr="00D52643">
        <w:rPr>
          <w:rFonts w:ascii="Calibri" w:hAnsi="Calibri" w:cs="Calibri"/>
          <w:sz w:val="24"/>
          <w:szCs w:val="24"/>
          <w:highlight w:val="yellow"/>
          <w:lang w:val="en-US"/>
        </w:rPr>
        <w:t>supernatant.</w:t>
      </w:r>
    </w:p>
    <w:p w14:paraId="6846FA53"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0219A419" w14:textId="730A8153" w:rsidR="00A573DF" w:rsidRPr="00D52643" w:rsidRDefault="493FA731" w:rsidP="000F7728">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Fix with 1 mL of 4% paraformaldehyde in PBS.</w:t>
      </w:r>
    </w:p>
    <w:p w14:paraId="579F93C3" w14:textId="77777777" w:rsidR="00D00D72" w:rsidRPr="00D52643" w:rsidRDefault="00D00D72" w:rsidP="00F7370E">
      <w:pPr>
        <w:rPr>
          <w:highlight w:val="yellow"/>
        </w:rPr>
      </w:pPr>
    </w:p>
    <w:p w14:paraId="2CB8FADF" w14:textId="12B1DB5E" w:rsidR="00A573DF"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Incubate for 1 h at room temperature.</w:t>
      </w:r>
    </w:p>
    <w:p w14:paraId="33B8D40D"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4F7D01CC" w14:textId="37765642" w:rsidR="00801E5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Discard the excess of paraformaldehyde.</w:t>
      </w:r>
    </w:p>
    <w:p w14:paraId="03D288D3"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09BAD637" w14:textId="4EE3D875" w:rsidR="00801E59"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Rinse </w:t>
      </w:r>
      <w:r w:rsidR="000F7728">
        <w:rPr>
          <w:rFonts w:ascii="Calibri" w:hAnsi="Calibri" w:cs="Calibri"/>
          <w:sz w:val="24"/>
          <w:szCs w:val="24"/>
          <w:highlight w:val="yellow"/>
          <w:lang w:val="en-US"/>
        </w:rPr>
        <w:t xml:space="preserve">the cells </w:t>
      </w:r>
      <w:r w:rsidRPr="00D52643">
        <w:rPr>
          <w:rFonts w:ascii="Calibri" w:hAnsi="Calibri" w:cs="Calibri"/>
          <w:sz w:val="24"/>
          <w:szCs w:val="24"/>
          <w:highlight w:val="yellow"/>
          <w:lang w:val="en-US"/>
        </w:rPr>
        <w:t>with 1 mL of distilled water.</w:t>
      </w:r>
    </w:p>
    <w:p w14:paraId="3D4D3DC3"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5FB8AD0F" w14:textId="4A4AEE44" w:rsidR="00725121"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Add 1 mL of 70% isopropanol</w:t>
      </w:r>
      <w:r w:rsidR="00AB319E">
        <w:rPr>
          <w:rFonts w:ascii="Calibri" w:hAnsi="Calibri" w:cs="Calibri"/>
          <w:sz w:val="24"/>
          <w:szCs w:val="24"/>
          <w:highlight w:val="yellow"/>
          <w:lang w:val="en-US"/>
        </w:rPr>
        <w:t xml:space="preserve"> and</w:t>
      </w:r>
      <w:r w:rsidRPr="00D52643">
        <w:rPr>
          <w:rFonts w:ascii="Calibri" w:hAnsi="Calibri" w:cs="Calibri"/>
          <w:sz w:val="24"/>
          <w:szCs w:val="24"/>
          <w:highlight w:val="yellow"/>
          <w:lang w:val="en-US"/>
        </w:rPr>
        <w:t xml:space="preserve"> incubate for 5 min.</w:t>
      </w:r>
    </w:p>
    <w:p w14:paraId="064F1933"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4AD3F150" w14:textId="547116F5" w:rsidR="00725121"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Discard the excess of isopropanol. </w:t>
      </w:r>
      <w:r w:rsidR="00C25037" w:rsidRPr="00FC4FBD">
        <w:rPr>
          <w:rFonts w:ascii="Calibri" w:hAnsi="Calibri" w:cs="Calibri"/>
          <w:sz w:val="24"/>
          <w:szCs w:val="24"/>
          <w:highlight w:val="yellow"/>
          <w:lang w:val="en-US"/>
        </w:rPr>
        <w:t>A PBS wash is not needed at this point.</w:t>
      </w:r>
    </w:p>
    <w:p w14:paraId="15F8435A"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3FDD743C" w14:textId="75103B12" w:rsidR="00725121"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Add 1 mL of Oil-red </w:t>
      </w:r>
      <w:r w:rsidR="002C076B">
        <w:rPr>
          <w:rFonts w:ascii="Calibri" w:hAnsi="Calibri" w:cs="Calibri"/>
          <w:sz w:val="24"/>
          <w:szCs w:val="24"/>
          <w:highlight w:val="yellow"/>
          <w:lang w:val="en-US"/>
        </w:rPr>
        <w:t xml:space="preserve">O </w:t>
      </w:r>
      <w:r w:rsidRPr="00D52643">
        <w:rPr>
          <w:rFonts w:ascii="Calibri" w:hAnsi="Calibri" w:cs="Calibri"/>
          <w:sz w:val="24"/>
          <w:szCs w:val="24"/>
          <w:highlight w:val="yellow"/>
          <w:lang w:val="en-US"/>
        </w:rPr>
        <w:t>solution</w:t>
      </w:r>
      <w:r w:rsidR="000B552A">
        <w:rPr>
          <w:rFonts w:ascii="Calibri" w:hAnsi="Calibri" w:cs="Calibri"/>
          <w:sz w:val="24"/>
          <w:szCs w:val="24"/>
          <w:highlight w:val="yellow"/>
          <w:lang w:val="en-US"/>
        </w:rPr>
        <w:t xml:space="preserve"> and </w:t>
      </w:r>
      <w:r w:rsidRPr="00D52643">
        <w:rPr>
          <w:rFonts w:ascii="Calibri" w:hAnsi="Calibri" w:cs="Calibri"/>
          <w:sz w:val="24"/>
          <w:szCs w:val="24"/>
          <w:highlight w:val="yellow"/>
          <w:lang w:val="en-US"/>
        </w:rPr>
        <w:t>incubate for 30 min.</w:t>
      </w:r>
    </w:p>
    <w:p w14:paraId="40DF24D5"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50B23ECC" w14:textId="1E50F6E9" w:rsidR="009A019D" w:rsidRPr="00FC4FBD" w:rsidRDefault="009A019D" w:rsidP="009A019D">
      <w:pPr>
        <w:pStyle w:val="ListParagraph"/>
        <w:numPr>
          <w:ilvl w:val="1"/>
          <w:numId w:val="24"/>
        </w:numPr>
        <w:spacing w:line="240" w:lineRule="auto"/>
        <w:ind w:left="0" w:firstLine="0"/>
        <w:jc w:val="both"/>
        <w:rPr>
          <w:rFonts w:ascii="Calibri" w:hAnsi="Calibri" w:cs="Calibri"/>
          <w:sz w:val="24"/>
          <w:szCs w:val="24"/>
          <w:highlight w:val="yellow"/>
          <w:lang w:val="en-US"/>
        </w:rPr>
      </w:pPr>
      <w:r w:rsidRPr="00FC4FBD">
        <w:rPr>
          <w:rFonts w:ascii="Calibri" w:hAnsi="Calibri" w:cs="Calibri"/>
          <w:sz w:val="24"/>
          <w:szCs w:val="24"/>
          <w:highlight w:val="yellow"/>
          <w:lang w:val="en-US"/>
        </w:rPr>
        <w:t xml:space="preserve">Discard the excess of </w:t>
      </w:r>
      <w:r w:rsidR="00AB319E">
        <w:rPr>
          <w:rFonts w:ascii="Calibri" w:hAnsi="Calibri" w:cs="Calibri"/>
          <w:sz w:val="24"/>
          <w:szCs w:val="24"/>
          <w:highlight w:val="yellow"/>
          <w:lang w:val="en-US"/>
        </w:rPr>
        <w:t xml:space="preserve">the </w:t>
      </w:r>
      <w:r w:rsidR="00B166BA" w:rsidRPr="00FC4FBD">
        <w:rPr>
          <w:rFonts w:ascii="Calibri" w:hAnsi="Calibri" w:cs="Calibri"/>
          <w:sz w:val="24"/>
          <w:szCs w:val="24"/>
          <w:highlight w:val="yellow"/>
          <w:lang w:val="en-US"/>
        </w:rPr>
        <w:t>Oil-red</w:t>
      </w:r>
      <w:r w:rsidRPr="00FC4FBD">
        <w:rPr>
          <w:rFonts w:ascii="Calibri" w:hAnsi="Calibri" w:cs="Calibri"/>
          <w:sz w:val="24"/>
          <w:szCs w:val="24"/>
          <w:highlight w:val="yellow"/>
          <w:lang w:val="en-US"/>
        </w:rPr>
        <w:t xml:space="preserve"> </w:t>
      </w:r>
      <w:r w:rsidR="002C076B">
        <w:rPr>
          <w:rFonts w:ascii="Calibri" w:hAnsi="Calibri" w:cs="Calibri"/>
          <w:sz w:val="24"/>
          <w:szCs w:val="24"/>
          <w:highlight w:val="yellow"/>
          <w:lang w:val="en-US"/>
        </w:rPr>
        <w:t xml:space="preserve">O </w:t>
      </w:r>
      <w:r w:rsidRPr="00FC4FBD">
        <w:rPr>
          <w:rFonts w:ascii="Calibri" w:hAnsi="Calibri" w:cs="Calibri"/>
          <w:sz w:val="24"/>
          <w:szCs w:val="24"/>
          <w:highlight w:val="yellow"/>
          <w:lang w:val="en-US"/>
        </w:rPr>
        <w:t>solution.</w:t>
      </w:r>
    </w:p>
    <w:p w14:paraId="1ECA70F3" w14:textId="77777777" w:rsidR="000854F1" w:rsidRPr="00AB319E" w:rsidRDefault="000854F1" w:rsidP="00BA52B5">
      <w:pPr>
        <w:rPr>
          <w:highlight w:val="yellow"/>
        </w:rPr>
      </w:pPr>
    </w:p>
    <w:p w14:paraId="2DC10A66" w14:textId="41DB1472" w:rsidR="00725121" w:rsidRPr="00D52643" w:rsidRDefault="493FA731" w:rsidP="00F7370E">
      <w:pPr>
        <w:pStyle w:val="ListParagraph"/>
        <w:numPr>
          <w:ilvl w:val="1"/>
          <w:numId w:val="24"/>
        </w:numPr>
        <w:spacing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Rinse with 1 mL of distilled water.</w:t>
      </w:r>
    </w:p>
    <w:p w14:paraId="1B7F84C0"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61B8B468" w14:textId="37A37E5F" w:rsidR="00725121" w:rsidRPr="00563FE1"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563FE1">
        <w:rPr>
          <w:rFonts w:ascii="Calibri" w:hAnsi="Calibri" w:cs="Calibri"/>
          <w:sz w:val="24"/>
          <w:szCs w:val="24"/>
          <w:lang w:val="en-US"/>
        </w:rPr>
        <w:t>Add 500 µL of hematoxylin solution. Incubate for 3 min.</w:t>
      </w:r>
    </w:p>
    <w:p w14:paraId="5C5072E4" w14:textId="77777777" w:rsidR="00B764A9" w:rsidRPr="00563FE1" w:rsidRDefault="00B764A9" w:rsidP="00F7370E">
      <w:pPr>
        <w:pStyle w:val="ListParagraph"/>
        <w:spacing w:line="240" w:lineRule="auto"/>
        <w:ind w:left="0"/>
        <w:rPr>
          <w:rFonts w:ascii="Calibri" w:hAnsi="Calibri" w:cs="Calibri"/>
          <w:sz w:val="24"/>
          <w:szCs w:val="24"/>
          <w:lang w:val="en-US"/>
        </w:rPr>
      </w:pPr>
    </w:p>
    <w:p w14:paraId="53A42E69" w14:textId="77777777" w:rsidR="009A019D" w:rsidRPr="00563FE1" w:rsidRDefault="009A019D" w:rsidP="009A019D">
      <w:pPr>
        <w:pStyle w:val="ListParagraph"/>
        <w:numPr>
          <w:ilvl w:val="1"/>
          <w:numId w:val="24"/>
        </w:numPr>
        <w:spacing w:line="240" w:lineRule="auto"/>
        <w:ind w:left="0" w:firstLine="0"/>
        <w:jc w:val="both"/>
        <w:rPr>
          <w:rFonts w:ascii="Calibri" w:hAnsi="Calibri" w:cs="Calibri"/>
          <w:sz w:val="24"/>
          <w:szCs w:val="24"/>
          <w:lang w:val="en-US"/>
        </w:rPr>
      </w:pPr>
      <w:r w:rsidRPr="00563FE1">
        <w:rPr>
          <w:rFonts w:ascii="Calibri" w:hAnsi="Calibri" w:cs="Calibri"/>
          <w:sz w:val="24"/>
          <w:szCs w:val="24"/>
          <w:lang w:val="en-US"/>
        </w:rPr>
        <w:t>Discard the excess of hematoxylin solution.</w:t>
      </w:r>
    </w:p>
    <w:p w14:paraId="21BF3C7C" w14:textId="77777777" w:rsidR="006904C0" w:rsidRPr="00AB319E" w:rsidRDefault="006904C0" w:rsidP="00BA52B5"/>
    <w:p w14:paraId="05EDF352" w14:textId="58400EEF" w:rsidR="00725121" w:rsidRPr="00563FE1" w:rsidRDefault="493FA731" w:rsidP="00F7370E">
      <w:pPr>
        <w:pStyle w:val="ListParagraph"/>
        <w:numPr>
          <w:ilvl w:val="1"/>
          <w:numId w:val="24"/>
        </w:numPr>
        <w:spacing w:line="240" w:lineRule="auto"/>
        <w:ind w:left="0" w:firstLine="0"/>
        <w:jc w:val="both"/>
        <w:rPr>
          <w:rFonts w:ascii="Calibri" w:hAnsi="Calibri" w:cs="Calibri"/>
          <w:sz w:val="24"/>
          <w:szCs w:val="24"/>
          <w:lang w:val="en-US"/>
        </w:rPr>
      </w:pPr>
      <w:r w:rsidRPr="00563FE1">
        <w:rPr>
          <w:rFonts w:ascii="Calibri" w:hAnsi="Calibri" w:cs="Calibri"/>
          <w:sz w:val="24"/>
          <w:szCs w:val="24"/>
          <w:lang w:val="en-US"/>
        </w:rPr>
        <w:t>Rinse with 1 mL of distilled water.</w:t>
      </w:r>
    </w:p>
    <w:p w14:paraId="6E9A202C" w14:textId="77777777" w:rsidR="00B764A9" w:rsidRPr="00D52643" w:rsidRDefault="00B764A9" w:rsidP="00F7370E">
      <w:pPr>
        <w:pStyle w:val="ListParagraph"/>
        <w:spacing w:line="240" w:lineRule="auto"/>
        <w:ind w:left="0"/>
        <w:rPr>
          <w:rFonts w:ascii="Calibri" w:hAnsi="Calibri" w:cs="Calibri"/>
          <w:sz w:val="24"/>
          <w:szCs w:val="24"/>
          <w:highlight w:val="yellow"/>
          <w:lang w:val="en-US"/>
        </w:rPr>
      </w:pPr>
    </w:p>
    <w:p w14:paraId="149C35BB" w14:textId="1633C9EC" w:rsidR="00725121" w:rsidRPr="00D52643" w:rsidRDefault="493FA731" w:rsidP="000F7728">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Observe </w:t>
      </w:r>
      <w:r w:rsidR="00B36CBA">
        <w:rPr>
          <w:rFonts w:ascii="Calibri" w:hAnsi="Calibri" w:cs="Calibri"/>
          <w:sz w:val="24"/>
          <w:szCs w:val="24"/>
          <w:highlight w:val="yellow"/>
          <w:lang w:val="en-US"/>
        </w:rPr>
        <w:t>under</w:t>
      </w:r>
      <w:r w:rsidR="000F7728">
        <w:rPr>
          <w:rFonts w:ascii="Calibri" w:hAnsi="Calibri" w:cs="Calibri"/>
          <w:sz w:val="24"/>
          <w:szCs w:val="24"/>
          <w:highlight w:val="yellow"/>
          <w:lang w:val="en-US"/>
        </w:rPr>
        <w:t xml:space="preserve"> the</w:t>
      </w:r>
      <w:r w:rsidRPr="00D52643">
        <w:rPr>
          <w:rFonts w:ascii="Calibri" w:hAnsi="Calibri" w:cs="Calibri"/>
          <w:sz w:val="24"/>
          <w:szCs w:val="24"/>
          <w:highlight w:val="yellow"/>
          <w:lang w:val="en-US"/>
        </w:rPr>
        <w:t xml:space="preserve"> microscope</w:t>
      </w:r>
      <w:r w:rsidR="009A019D" w:rsidRPr="009A019D">
        <w:rPr>
          <w:rFonts w:ascii="Calibri" w:hAnsi="Calibri" w:cs="Calibri"/>
          <w:color w:val="FF0000"/>
          <w:sz w:val="24"/>
          <w:szCs w:val="24"/>
          <w:highlight w:val="yellow"/>
          <w:lang w:val="en-US"/>
        </w:rPr>
        <w:t xml:space="preserve"> </w:t>
      </w:r>
      <w:r w:rsidR="009A019D" w:rsidRPr="00FC4FBD">
        <w:rPr>
          <w:rFonts w:ascii="Calibri" w:hAnsi="Calibri" w:cs="Calibri"/>
          <w:sz w:val="24"/>
          <w:szCs w:val="24"/>
          <w:highlight w:val="yellow"/>
          <w:lang w:val="en-US"/>
        </w:rPr>
        <w:t>at</w:t>
      </w:r>
      <w:r w:rsidR="000B552A">
        <w:rPr>
          <w:rFonts w:ascii="Calibri" w:hAnsi="Calibri" w:cs="Calibri"/>
          <w:sz w:val="24"/>
          <w:szCs w:val="24"/>
          <w:highlight w:val="yellow"/>
          <w:lang w:val="en-US"/>
        </w:rPr>
        <w:t xml:space="preserve"> a</w:t>
      </w:r>
      <w:r w:rsidR="009A019D" w:rsidRPr="00FC4FBD">
        <w:rPr>
          <w:rFonts w:ascii="Calibri" w:hAnsi="Calibri" w:cs="Calibri"/>
          <w:sz w:val="24"/>
          <w:szCs w:val="24"/>
          <w:highlight w:val="yellow"/>
          <w:lang w:val="en-US"/>
        </w:rPr>
        <w:t xml:space="preserve"> magnification</w:t>
      </w:r>
      <w:r w:rsidR="000B552A">
        <w:rPr>
          <w:rFonts w:ascii="Calibri" w:hAnsi="Calibri" w:cs="Calibri"/>
          <w:sz w:val="24"/>
          <w:szCs w:val="24"/>
          <w:highlight w:val="yellow"/>
          <w:lang w:val="en-US"/>
        </w:rPr>
        <w:t xml:space="preserve"> of</w:t>
      </w:r>
      <w:r w:rsidR="009A019D" w:rsidRPr="00FC4FBD">
        <w:rPr>
          <w:rFonts w:ascii="Calibri" w:hAnsi="Calibri" w:cs="Calibri"/>
          <w:sz w:val="24"/>
          <w:szCs w:val="24"/>
          <w:highlight w:val="yellow"/>
          <w:lang w:val="en-US"/>
        </w:rPr>
        <w:t xml:space="preserve"> 400x (Objective 40x, Ocular 10x)</w:t>
      </w:r>
      <w:r w:rsidRPr="00FC4FBD">
        <w:rPr>
          <w:rFonts w:ascii="Calibri" w:hAnsi="Calibri" w:cs="Calibri"/>
          <w:sz w:val="24"/>
          <w:szCs w:val="24"/>
          <w:highlight w:val="yellow"/>
          <w:lang w:val="en-US"/>
        </w:rPr>
        <w:t>.</w:t>
      </w:r>
    </w:p>
    <w:p w14:paraId="3B605905" w14:textId="77777777" w:rsidR="00AB711B" w:rsidRPr="000F7728" w:rsidRDefault="00AB711B" w:rsidP="000F7728">
      <w:pPr>
        <w:rPr>
          <w:highlight w:val="yellow"/>
        </w:rPr>
      </w:pPr>
    </w:p>
    <w:p w14:paraId="689C0909" w14:textId="5BD61A2E" w:rsidR="00AB711B" w:rsidRPr="00D52643" w:rsidRDefault="493FA731" w:rsidP="000F7728">
      <w:pPr>
        <w:pStyle w:val="ListParagraph"/>
        <w:numPr>
          <w:ilvl w:val="0"/>
          <w:numId w:val="24"/>
        </w:numPr>
        <w:spacing w:after="0" w:line="240" w:lineRule="auto"/>
        <w:ind w:left="0" w:firstLine="0"/>
        <w:rPr>
          <w:rFonts w:ascii="Calibri" w:hAnsi="Calibri" w:cs="Calibri"/>
          <w:b/>
          <w:bCs/>
          <w:sz w:val="24"/>
          <w:szCs w:val="24"/>
          <w:highlight w:val="yellow"/>
          <w:lang w:val="en-US"/>
        </w:rPr>
      </w:pPr>
      <w:r w:rsidRPr="00D52643">
        <w:rPr>
          <w:rFonts w:ascii="Calibri" w:hAnsi="Calibri" w:cs="Calibri"/>
          <w:b/>
          <w:bCs/>
          <w:sz w:val="24"/>
          <w:szCs w:val="24"/>
          <w:highlight w:val="yellow"/>
          <w:lang w:val="en-US"/>
        </w:rPr>
        <w:t>Morphometric assessment</w:t>
      </w:r>
      <w:r w:rsidR="003708B4" w:rsidRPr="00D52643">
        <w:rPr>
          <w:rFonts w:ascii="Calibri" w:hAnsi="Calibri" w:cs="Calibri"/>
          <w:b/>
          <w:bCs/>
          <w:sz w:val="24"/>
          <w:szCs w:val="24"/>
          <w:highlight w:val="yellow"/>
          <w:lang w:val="en-US"/>
        </w:rPr>
        <w:t xml:space="preserve"> of lipid contents</w:t>
      </w:r>
    </w:p>
    <w:p w14:paraId="0819C947" w14:textId="77777777" w:rsidR="00AB711B" w:rsidRPr="000F7728" w:rsidRDefault="00AB711B" w:rsidP="000F7728">
      <w:pPr>
        <w:rPr>
          <w:b/>
          <w:bCs/>
          <w:highlight w:val="yellow"/>
        </w:rPr>
      </w:pPr>
    </w:p>
    <w:p w14:paraId="085BD57F" w14:textId="2B7BAEAA" w:rsidR="00AB711B" w:rsidRPr="00D52643" w:rsidRDefault="000B552A" w:rsidP="000F7728">
      <w:pPr>
        <w:pStyle w:val="ListParagraph"/>
        <w:numPr>
          <w:ilvl w:val="1"/>
          <w:numId w:val="24"/>
        </w:numPr>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Randomly select and c</w:t>
      </w:r>
      <w:r w:rsidRPr="00D52643">
        <w:rPr>
          <w:rFonts w:ascii="Calibri" w:hAnsi="Calibri" w:cs="Calibri"/>
          <w:sz w:val="24"/>
          <w:szCs w:val="24"/>
          <w:highlight w:val="yellow"/>
          <w:lang w:val="en-US"/>
        </w:rPr>
        <w:t xml:space="preserve">apture </w:t>
      </w:r>
      <w:r w:rsidR="003708B4" w:rsidRPr="00D52643">
        <w:rPr>
          <w:rFonts w:ascii="Calibri" w:hAnsi="Calibri" w:cs="Calibri"/>
          <w:sz w:val="24"/>
          <w:szCs w:val="24"/>
          <w:highlight w:val="yellow"/>
          <w:lang w:val="en-US"/>
        </w:rPr>
        <w:t xml:space="preserve">photographs of 10 optical fields </w:t>
      </w:r>
      <w:r w:rsidR="493FA731" w:rsidRPr="00D52643">
        <w:rPr>
          <w:rFonts w:ascii="Calibri" w:hAnsi="Calibri" w:cs="Calibri"/>
          <w:sz w:val="24"/>
          <w:szCs w:val="24"/>
          <w:highlight w:val="yellow"/>
          <w:lang w:val="en-US"/>
        </w:rPr>
        <w:t>from the complete area of the well.</w:t>
      </w:r>
      <w:r w:rsidR="003708B4" w:rsidRPr="00D52643">
        <w:rPr>
          <w:rFonts w:ascii="Calibri" w:hAnsi="Calibri" w:cs="Calibri"/>
          <w:sz w:val="24"/>
          <w:szCs w:val="24"/>
          <w:highlight w:val="yellow"/>
          <w:lang w:val="en-US"/>
        </w:rPr>
        <w:t xml:space="preserve"> Repeat for every well.</w:t>
      </w:r>
    </w:p>
    <w:p w14:paraId="146BF270" w14:textId="77777777" w:rsidR="003708B4" w:rsidRPr="000F7728" w:rsidRDefault="003708B4" w:rsidP="000F7728">
      <w:pPr>
        <w:rPr>
          <w:highlight w:val="yellow"/>
        </w:rPr>
      </w:pPr>
    </w:p>
    <w:p w14:paraId="3E8202E1" w14:textId="34800204" w:rsidR="003708B4" w:rsidRPr="00D52643" w:rsidRDefault="003708B4" w:rsidP="00F7370E">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 xml:space="preserve">Assess the percentage of red stained area using the </w:t>
      </w:r>
      <w:r w:rsidRPr="00B36CBA">
        <w:rPr>
          <w:rFonts w:ascii="Calibri" w:hAnsi="Calibri" w:cs="Calibri"/>
          <w:b/>
          <w:bCs/>
          <w:sz w:val="24"/>
          <w:szCs w:val="24"/>
          <w:highlight w:val="yellow"/>
          <w:lang w:val="en-US"/>
        </w:rPr>
        <w:t>Color Threshold</w:t>
      </w:r>
      <w:r w:rsidRPr="00D52643">
        <w:rPr>
          <w:rFonts w:ascii="Calibri" w:hAnsi="Calibri" w:cs="Calibri"/>
          <w:sz w:val="24"/>
          <w:szCs w:val="24"/>
          <w:highlight w:val="yellow"/>
          <w:lang w:val="en-US"/>
        </w:rPr>
        <w:t xml:space="preserve"> tool in the ImageJ </w:t>
      </w:r>
      <w:r w:rsidRPr="00FC4FBD">
        <w:rPr>
          <w:rFonts w:ascii="Calibri" w:hAnsi="Calibri" w:cs="Calibri"/>
          <w:sz w:val="24"/>
          <w:szCs w:val="24"/>
          <w:highlight w:val="yellow"/>
          <w:lang w:val="en-US"/>
        </w:rPr>
        <w:t>software</w:t>
      </w:r>
      <w:r w:rsidR="00A540F3" w:rsidRPr="00FC4FBD">
        <w:rPr>
          <w:rFonts w:ascii="Calibri" w:hAnsi="Calibri" w:cs="Calibri"/>
          <w:sz w:val="24"/>
          <w:szCs w:val="24"/>
          <w:highlight w:val="yellow"/>
          <w:lang w:val="en-US"/>
        </w:rPr>
        <w:t xml:space="preserve"> according to</w:t>
      </w:r>
      <w:r w:rsidR="00A540F3" w:rsidRPr="00DD359C">
        <w:rPr>
          <w:rFonts w:ascii="Calibri" w:hAnsi="Calibri" w:cs="Calibri"/>
          <w:color w:val="FF0000"/>
          <w:sz w:val="24"/>
          <w:szCs w:val="24"/>
          <w:highlight w:val="yellow"/>
          <w:lang w:val="en-US"/>
        </w:rPr>
        <w:t xml:space="preserve"> </w:t>
      </w:r>
      <w:r w:rsidR="00A540F3" w:rsidRPr="00A540F3">
        <w:rPr>
          <w:rFonts w:ascii="Calibri" w:hAnsi="Calibri" w:cs="Calibri"/>
          <w:sz w:val="24"/>
          <w:szCs w:val="24"/>
          <w:highlight w:val="yellow"/>
          <w:lang w:val="en-US"/>
        </w:rPr>
        <w:t>Ferreira and Rasband</w:t>
      </w:r>
      <w:r w:rsidR="00A540F3" w:rsidRPr="00A540F3">
        <w:rPr>
          <w:rFonts w:ascii="Calibri" w:hAnsi="Calibri" w:cs="Calibri"/>
          <w:sz w:val="24"/>
          <w:szCs w:val="24"/>
          <w:highlight w:val="yellow"/>
          <w:lang w:val="en-US"/>
        </w:rPr>
        <w:fldChar w:fldCharType="begin"/>
      </w:r>
      <w:r w:rsidR="00A540F3" w:rsidRPr="00A540F3">
        <w:rPr>
          <w:rFonts w:ascii="Calibri" w:hAnsi="Calibri" w:cs="Calibri"/>
          <w:sz w:val="24"/>
          <w:szCs w:val="24"/>
          <w:highlight w:val="yellow"/>
          <w:lang w:val="en-US"/>
        </w:rPr>
        <w:instrText xml:space="preserve"> ADDIN EN.CITE &lt;EndNote&gt;&lt;Cite&gt;&lt;Author&gt;Ferreira&lt;/Author&gt;&lt;Year&gt;2012&lt;/Year&gt;&lt;IDText&gt;V. Menu Commands&lt;/IDText&gt;&lt;DisplayText&gt;&lt;style face="superscript"&gt;33&lt;/style&gt;&lt;/DisplayText&gt;&lt;record&gt;&lt;titles&gt;&lt;title&gt;V. Menu Commands&lt;/title&gt;&lt;secondary-title&gt;ImageJ User Guide&lt;/secondary-title&gt;&lt;short-title&gt;V. Menu Commands&lt;/short-title&gt;&lt;/titles&gt;&lt;pages&gt;132-135&lt;/pages&gt;&lt;contributors&gt;&lt;authors&gt;&lt;author&gt;Ferreira, T. and Rasband, W.&lt;/author&gt;&lt;/authors&gt;&lt;/contributors&gt;&lt;section&gt;30. Analyze&lt;/section&gt;&lt;edition&gt;IJ 1.46r&lt;/edition&gt;&lt;added-date format="utc"&gt;1619558556&lt;/added-date&gt;&lt;ref-type name="Book Section"&gt;5&lt;/ref-type&gt;&lt;dates&gt;&lt;year&gt;2012&lt;/year&gt;&lt;/dates&gt;&lt;rec-number&gt;154&lt;/rec-number&gt;&lt;last-updated-date format="utc"&gt;1619558556&lt;/last-updated-date&gt;&lt;/record&gt;&lt;/Cite&gt;&lt;/EndNote&gt;</w:instrText>
      </w:r>
      <w:r w:rsidR="00A540F3" w:rsidRPr="00A540F3">
        <w:rPr>
          <w:rFonts w:ascii="Calibri" w:hAnsi="Calibri" w:cs="Calibri"/>
          <w:sz w:val="24"/>
          <w:szCs w:val="24"/>
          <w:highlight w:val="yellow"/>
          <w:lang w:val="en-US"/>
        </w:rPr>
        <w:fldChar w:fldCharType="separate"/>
      </w:r>
      <w:r w:rsidR="00A540F3" w:rsidRPr="00A540F3">
        <w:rPr>
          <w:rFonts w:ascii="Calibri" w:hAnsi="Calibri" w:cs="Calibri"/>
          <w:noProof/>
          <w:sz w:val="24"/>
          <w:szCs w:val="24"/>
          <w:highlight w:val="yellow"/>
          <w:vertAlign w:val="superscript"/>
          <w:lang w:val="en-US"/>
        </w:rPr>
        <w:t>33</w:t>
      </w:r>
      <w:r w:rsidR="00A540F3" w:rsidRPr="00A540F3">
        <w:rPr>
          <w:rFonts w:ascii="Calibri" w:hAnsi="Calibri" w:cs="Calibri"/>
          <w:sz w:val="24"/>
          <w:szCs w:val="24"/>
          <w:highlight w:val="yellow"/>
          <w:lang w:val="en-US"/>
        </w:rPr>
        <w:fldChar w:fldCharType="end"/>
      </w:r>
      <w:r w:rsidRPr="00D52643">
        <w:rPr>
          <w:rFonts w:ascii="Calibri" w:hAnsi="Calibri" w:cs="Calibri"/>
          <w:sz w:val="24"/>
          <w:szCs w:val="24"/>
          <w:highlight w:val="yellow"/>
          <w:lang w:val="en-US"/>
        </w:rPr>
        <w:t>.</w:t>
      </w:r>
    </w:p>
    <w:p w14:paraId="5E2CC86E" w14:textId="77777777" w:rsidR="003708B4" w:rsidRPr="00D52643" w:rsidRDefault="003708B4" w:rsidP="00D52643">
      <w:pPr>
        <w:rPr>
          <w:highlight w:val="yellow"/>
        </w:rPr>
      </w:pPr>
    </w:p>
    <w:p w14:paraId="01FD0C05" w14:textId="7E1CF4A0" w:rsidR="003708B4" w:rsidRPr="00FC4FBD" w:rsidRDefault="003708B4" w:rsidP="00F7370E">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Compare the stained are</w:t>
      </w:r>
      <w:r w:rsidR="000F7728">
        <w:rPr>
          <w:rFonts w:ascii="Calibri" w:hAnsi="Calibri" w:cs="Calibri"/>
          <w:sz w:val="24"/>
          <w:szCs w:val="24"/>
          <w:highlight w:val="yellow"/>
          <w:lang w:val="en-US"/>
        </w:rPr>
        <w:t>a</w:t>
      </w:r>
      <w:r w:rsidRPr="00D52643">
        <w:rPr>
          <w:rFonts w:ascii="Calibri" w:hAnsi="Calibri" w:cs="Calibri"/>
          <w:sz w:val="24"/>
          <w:szCs w:val="24"/>
          <w:highlight w:val="yellow"/>
          <w:lang w:val="en-US"/>
        </w:rPr>
        <w:t xml:space="preserve"> with the complete area of the optical </w:t>
      </w:r>
      <w:r w:rsidRPr="00FC4FBD">
        <w:rPr>
          <w:rFonts w:ascii="Calibri" w:hAnsi="Calibri" w:cs="Calibri"/>
          <w:sz w:val="24"/>
          <w:szCs w:val="24"/>
          <w:highlight w:val="yellow"/>
          <w:lang w:val="en-US"/>
        </w:rPr>
        <w:t>field</w:t>
      </w:r>
      <w:r w:rsidR="00A540F3" w:rsidRPr="00FC4FBD">
        <w:rPr>
          <w:rFonts w:ascii="Calibri" w:hAnsi="Calibri" w:cs="Calibri"/>
          <w:sz w:val="24"/>
          <w:szCs w:val="24"/>
          <w:highlight w:val="yellow"/>
          <w:lang w:val="en-US"/>
        </w:rPr>
        <w:t xml:space="preserve"> using the </w:t>
      </w:r>
      <w:r w:rsidR="00A540F3" w:rsidRPr="00FC4FBD">
        <w:rPr>
          <w:rFonts w:ascii="Calibri" w:hAnsi="Calibri" w:cs="Calibri"/>
          <w:b/>
          <w:bCs/>
          <w:sz w:val="24"/>
          <w:szCs w:val="24"/>
          <w:highlight w:val="yellow"/>
          <w:lang w:val="en-US"/>
        </w:rPr>
        <w:t xml:space="preserve">Analyze Particles </w:t>
      </w:r>
      <w:r w:rsidR="00A540F3" w:rsidRPr="00FC4FBD">
        <w:rPr>
          <w:rFonts w:ascii="Calibri" w:hAnsi="Calibri" w:cs="Calibri"/>
          <w:sz w:val="24"/>
          <w:szCs w:val="24"/>
          <w:highlight w:val="yellow"/>
          <w:lang w:val="en-US"/>
        </w:rPr>
        <w:t>tool in the ImageJ software according to Ferreira and Rasband</w:t>
      </w:r>
      <w:r w:rsidR="00A540F3" w:rsidRPr="00FC4FBD">
        <w:rPr>
          <w:rFonts w:ascii="Calibri" w:hAnsi="Calibri" w:cs="Calibri"/>
          <w:sz w:val="24"/>
          <w:szCs w:val="24"/>
          <w:highlight w:val="yellow"/>
          <w:lang w:val="en-US"/>
        </w:rPr>
        <w:fldChar w:fldCharType="begin"/>
      </w:r>
      <w:r w:rsidR="00A540F3" w:rsidRPr="00FC4FBD">
        <w:rPr>
          <w:rFonts w:ascii="Calibri" w:hAnsi="Calibri" w:cs="Calibri"/>
          <w:sz w:val="24"/>
          <w:szCs w:val="24"/>
          <w:highlight w:val="yellow"/>
          <w:lang w:val="en-US"/>
        </w:rPr>
        <w:instrText xml:space="preserve"> ADDIN EN.CITE &lt;EndNote&gt;&lt;Cite&gt;&lt;Author&gt;Ferreira&lt;/Author&gt;&lt;Year&gt;2012&lt;/Year&gt;&lt;IDText&gt;V. Menu Commands&lt;/IDText&gt;&lt;DisplayText&gt;&lt;style face="superscript"&gt;33&lt;/style&gt;&lt;/DisplayText&gt;&lt;record&gt;&lt;titles&gt;&lt;title&gt;V. Menu Commands&lt;/title&gt;&lt;secondary-title&gt;ImageJ User Guide&lt;/secondary-title&gt;&lt;short-title&gt;V. Menu Commands&lt;/short-title&gt;&lt;/titles&gt;&lt;pages&gt;132-135&lt;/pages&gt;&lt;contributors&gt;&lt;authors&gt;&lt;author&gt;Ferreira, T. and Rasband, W.&lt;/author&gt;&lt;/authors&gt;&lt;/contributors&gt;&lt;section&gt;30. Analyze&lt;/section&gt;&lt;edition&gt;IJ 1.46r&lt;/edition&gt;&lt;added-date format="utc"&gt;1619558556&lt;/added-date&gt;&lt;ref-type name="Book Section"&gt;5&lt;/ref-type&gt;&lt;dates&gt;&lt;year&gt;2012&lt;/year&gt;&lt;/dates&gt;&lt;rec-number&gt;154&lt;/rec-number&gt;&lt;last-updated-date format="utc"&gt;1619558556&lt;/last-updated-date&gt;&lt;/record&gt;&lt;/Cite&gt;&lt;/EndNote&gt;</w:instrText>
      </w:r>
      <w:r w:rsidR="00A540F3" w:rsidRPr="00FC4FBD">
        <w:rPr>
          <w:rFonts w:ascii="Calibri" w:hAnsi="Calibri" w:cs="Calibri"/>
          <w:sz w:val="24"/>
          <w:szCs w:val="24"/>
          <w:highlight w:val="yellow"/>
          <w:lang w:val="en-US"/>
        </w:rPr>
        <w:fldChar w:fldCharType="separate"/>
      </w:r>
      <w:r w:rsidR="00A540F3" w:rsidRPr="00FC4FBD">
        <w:rPr>
          <w:rFonts w:ascii="Calibri" w:hAnsi="Calibri" w:cs="Calibri"/>
          <w:noProof/>
          <w:sz w:val="24"/>
          <w:szCs w:val="24"/>
          <w:highlight w:val="yellow"/>
          <w:vertAlign w:val="superscript"/>
          <w:lang w:val="en-US"/>
        </w:rPr>
        <w:t>33</w:t>
      </w:r>
      <w:r w:rsidR="00A540F3" w:rsidRPr="00FC4FBD">
        <w:rPr>
          <w:rFonts w:ascii="Calibri" w:hAnsi="Calibri" w:cs="Calibri"/>
          <w:sz w:val="24"/>
          <w:szCs w:val="24"/>
          <w:highlight w:val="yellow"/>
          <w:lang w:val="en-US"/>
        </w:rPr>
        <w:fldChar w:fldCharType="end"/>
      </w:r>
      <w:r w:rsidRPr="00FC4FBD">
        <w:rPr>
          <w:rFonts w:ascii="Calibri" w:hAnsi="Calibri" w:cs="Calibri"/>
          <w:sz w:val="24"/>
          <w:szCs w:val="24"/>
          <w:highlight w:val="yellow"/>
          <w:lang w:val="en-US"/>
        </w:rPr>
        <w:t>.</w:t>
      </w:r>
    </w:p>
    <w:p w14:paraId="406A7663" w14:textId="77777777" w:rsidR="003708B4" w:rsidRPr="00FC4FBD" w:rsidRDefault="003708B4" w:rsidP="00D52643">
      <w:pPr>
        <w:rPr>
          <w:highlight w:val="yellow"/>
        </w:rPr>
      </w:pPr>
    </w:p>
    <w:p w14:paraId="6D52ABCA" w14:textId="3FB7406F" w:rsidR="003708B4" w:rsidRPr="00D52643" w:rsidRDefault="003708B4" w:rsidP="000F7728">
      <w:pPr>
        <w:pStyle w:val="ListParagraph"/>
        <w:numPr>
          <w:ilvl w:val="1"/>
          <w:numId w:val="24"/>
        </w:numPr>
        <w:spacing w:after="0" w:line="240" w:lineRule="auto"/>
        <w:ind w:left="0" w:firstLine="0"/>
        <w:jc w:val="both"/>
        <w:rPr>
          <w:rFonts w:ascii="Calibri" w:hAnsi="Calibri" w:cs="Calibri"/>
          <w:sz w:val="24"/>
          <w:szCs w:val="24"/>
          <w:highlight w:val="yellow"/>
          <w:lang w:val="en-US"/>
        </w:rPr>
      </w:pPr>
      <w:r w:rsidRPr="00D52643">
        <w:rPr>
          <w:rFonts w:ascii="Calibri" w:hAnsi="Calibri" w:cs="Calibri"/>
          <w:sz w:val="24"/>
          <w:szCs w:val="24"/>
          <w:highlight w:val="yellow"/>
          <w:lang w:val="en-US"/>
        </w:rPr>
        <w:t>Calculate the average percentage of every well.</w:t>
      </w:r>
    </w:p>
    <w:bookmarkEnd w:id="1"/>
    <w:p w14:paraId="47C60F77" w14:textId="77777777" w:rsidR="00EE40BD" w:rsidRPr="000F7728" w:rsidRDefault="00EE40BD" w:rsidP="000F7728">
      <w:pPr>
        <w:rPr>
          <w:b/>
        </w:rPr>
      </w:pPr>
    </w:p>
    <w:bookmarkEnd w:id="0"/>
    <w:p w14:paraId="57FC30A1" w14:textId="11674599" w:rsidR="00E304AF" w:rsidRPr="000F7728" w:rsidRDefault="00551D82" w:rsidP="000F7728">
      <w:pPr>
        <w:pBdr>
          <w:top w:val="nil"/>
          <w:left w:val="nil"/>
          <w:bottom w:val="nil"/>
          <w:right w:val="nil"/>
          <w:between w:val="nil"/>
        </w:pBdr>
      </w:pPr>
      <w:r w:rsidRPr="00D52643">
        <w:rPr>
          <w:b/>
        </w:rPr>
        <w:t>REPRESENTATIVE RESULTS:</w:t>
      </w:r>
    </w:p>
    <w:p w14:paraId="00E2641D" w14:textId="41E5C6F7" w:rsidR="00E304AF" w:rsidRPr="00D52643" w:rsidRDefault="00E304AF" w:rsidP="00D52643">
      <w:r w:rsidRPr="00D52643">
        <w:t>Hepatocytes cultured in the steatogenic mediu</w:t>
      </w:r>
      <w:r w:rsidR="003F069C" w:rsidRPr="00D52643">
        <w:t>m</w:t>
      </w:r>
      <w:r w:rsidR="00104D2B" w:rsidRPr="00D52643">
        <w:t xml:space="preserve"> display growth all over the surface of the well; however,</w:t>
      </w:r>
      <w:r w:rsidR="008D4DBC" w:rsidRPr="00D52643">
        <w:t xml:space="preserve"> </w:t>
      </w:r>
      <w:r w:rsidR="00FC424C" w:rsidRPr="00D52643">
        <w:t>fatty</w:t>
      </w:r>
      <w:r w:rsidR="00104D2B" w:rsidRPr="00D52643">
        <w:t xml:space="preserve"> hepatocytes </w:t>
      </w:r>
      <w:r w:rsidR="008D4DBC" w:rsidRPr="00D52643">
        <w:t>show lower growth rate compared with cells cultured in control medium</w:t>
      </w:r>
      <w:r w:rsidRPr="00D52643">
        <w:t>.</w:t>
      </w:r>
      <w:r w:rsidR="008D4DBC" w:rsidRPr="00D52643">
        <w:t xml:space="preserve"> </w:t>
      </w:r>
      <w:r w:rsidR="00104D2B" w:rsidRPr="00D52643">
        <w:t>T</w:t>
      </w:r>
      <w:r w:rsidRPr="00D52643">
        <w:t>he proposed ratio and concentration of OA and PA, guarantee cell surviv</w:t>
      </w:r>
      <w:r w:rsidR="006A2C89" w:rsidRPr="00D52643">
        <w:t>al during culture. Seeding 1</w:t>
      </w:r>
      <w:r w:rsidR="000F7728">
        <w:t xml:space="preserve"> </w:t>
      </w:r>
      <w:r w:rsidR="006A2C89" w:rsidRPr="00D52643">
        <w:t>x</w:t>
      </w:r>
      <w:r w:rsidR="000F7728">
        <w:t xml:space="preserve"> </w:t>
      </w:r>
      <w:r w:rsidR="006A2C89" w:rsidRPr="00D52643">
        <w:t>10</w:t>
      </w:r>
      <w:r w:rsidR="006A2C89" w:rsidRPr="00D52643">
        <w:rPr>
          <w:vertAlign w:val="superscript"/>
        </w:rPr>
        <w:t>5</w:t>
      </w:r>
      <w:r w:rsidR="006A2C89" w:rsidRPr="00D52643">
        <w:t xml:space="preserve"> cells </w:t>
      </w:r>
      <w:r w:rsidR="00D419C2" w:rsidRPr="00D52643">
        <w:t xml:space="preserve">per </w:t>
      </w:r>
      <w:r w:rsidR="006A2C89" w:rsidRPr="00D52643">
        <w:t>well</w:t>
      </w:r>
      <w:r w:rsidR="00D419C2" w:rsidRPr="00D52643">
        <w:t xml:space="preserve"> in 24</w:t>
      </w:r>
      <w:r w:rsidR="000F7728">
        <w:t>-</w:t>
      </w:r>
      <w:r w:rsidR="00D419C2" w:rsidRPr="00D52643">
        <w:t>well plates</w:t>
      </w:r>
      <w:r w:rsidR="006A2C89" w:rsidRPr="00D52643">
        <w:t xml:space="preserve"> provides optimum confluence as shown in </w:t>
      </w:r>
      <w:r w:rsidR="00B06121" w:rsidRPr="00D13343">
        <w:rPr>
          <w:b/>
          <w:bCs/>
        </w:rPr>
        <w:t>F</w:t>
      </w:r>
      <w:r w:rsidR="006A2C89" w:rsidRPr="00D13343">
        <w:rPr>
          <w:b/>
          <w:bCs/>
        </w:rPr>
        <w:t>igure 1</w:t>
      </w:r>
      <w:r w:rsidR="006A2C89" w:rsidRPr="00D52643">
        <w:t>.</w:t>
      </w:r>
    </w:p>
    <w:p w14:paraId="082754ED" w14:textId="77777777" w:rsidR="00A8565E" w:rsidRPr="00D52643" w:rsidRDefault="00A8565E" w:rsidP="00D52643">
      <w:pPr>
        <w:rPr>
          <w:b/>
        </w:rPr>
      </w:pPr>
    </w:p>
    <w:p w14:paraId="03DD9393" w14:textId="214DD678" w:rsidR="00B06121" w:rsidRPr="00D52643" w:rsidRDefault="00A8565E" w:rsidP="00D52643">
      <w:r w:rsidRPr="00D52643">
        <w:t>Viability in cultured cells was lower in the steatogenic group</w:t>
      </w:r>
      <w:r w:rsidR="00B06121" w:rsidRPr="00D52643">
        <w:t>s, Mild and Severe,</w:t>
      </w:r>
      <w:r w:rsidRPr="00D52643">
        <w:t xml:space="preserve"> compare</w:t>
      </w:r>
      <w:r w:rsidR="00104D2B" w:rsidRPr="00D52643">
        <w:t>d</w:t>
      </w:r>
      <w:r w:rsidRPr="00D52643">
        <w:t xml:space="preserve"> with </w:t>
      </w:r>
      <w:r w:rsidR="00D13343">
        <w:t xml:space="preserve">the </w:t>
      </w:r>
      <w:r w:rsidRPr="00D52643">
        <w:t>control conditions</w:t>
      </w:r>
      <w:r w:rsidR="003F069C" w:rsidRPr="00D52643">
        <w:t>.</w:t>
      </w:r>
      <w:r w:rsidRPr="00D52643">
        <w:t xml:space="preserve"> </w:t>
      </w:r>
      <w:r w:rsidR="003F069C" w:rsidRPr="00D52643">
        <w:t>I</w:t>
      </w:r>
      <w:r w:rsidRPr="00D52643">
        <w:t xml:space="preserve">n fact, viability progressively diminished as time of </w:t>
      </w:r>
      <w:r w:rsidR="00062BA1">
        <w:t xml:space="preserve">the </w:t>
      </w:r>
      <w:r w:rsidRPr="00D52643">
        <w:t xml:space="preserve">culture increased, reaching the lowest of 60% at </w:t>
      </w:r>
      <w:r w:rsidR="00B06121" w:rsidRPr="00D52643">
        <w:t>4 days</w:t>
      </w:r>
      <w:r w:rsidR="00F600DB">
        <w:t xml:space="preserve"> in severe steatosis</w:t>
      </w:r>
      <w:r w:rsidR="00104D2B" w:rsidRPr="00D52643">
        <w:t xml:space="preserve"> (</w:t>
      </w:r>
      <w:r w:rsidR="00104D2B" w:rsidRPr="00D13343">
        <w:rPr>
          <w:b/>
          <w:bCs/>
        </w:rPr>
        <w:t>Figure 2A</w:t>
      </w:r>
      <w:r w:rsidR="00104D2B" w:rsidRPr="00D52643">
        <w:t>)</w:t>
      </w:r>
      <w:r w:rsidR="00D419C2" w:rsidRPr="00D52643">
        <w:t>.</w:t>
      </w:r>
      <w:r w:rsidR="00104D2B" w:rsidRPr="00D52643">
        <w:t xml:space="preserve"> </w:t>
      </w:r>
      <w:r w:rsidR="00D419C2" w:rsidRPr="00D52643">
        <w:t>A</w:t>
      </w:r>
      <w:r w:rsidR="00104D2B" w:rsidRPr="00D52643">
        <w:t xml:space="preserve">ccordingly, </w:t>
      </w:r>
      <w:r w:rsidR="00D13343">
        <w:t xml:space="preserve">the </w:t>
      </w:r>
      <w:r w:rsidR="00104D2B" w:rsidRPr="00D52643">
        <w:t>mortality rate</w:t>
      </w:r>
      <w:r w:rsidR="00D419C2" w:rsidRPr="00D52643">
        <w:t xml:space="preserve"> </w:t>
      </w:r>
      <w:r w:rsidR="003F069C" w:rsidRPr="00D52643">
        <w:t>was</w:t>
      </w:r>
      <w:r w:rsidR="00D419C2" w:rsidRPr="00D52643">
        <w:t xml:space="preserve"> higher </w:t>
      </w:r>
      <w:r w:rsidR="00104D2B" w:rsidRPr="00D52643">
        <w:t>in hepatocytes</w:t>
      </w:r>
      <w:r w:rsidR="00D419C2" w:rsidRPr="00D52643">
        <w:t xml:space="preserve"> cultured </w:t>
      </w:r>
      <w:r w:rsidR="00104D2B" w:rsidRPr="00D52643">
        <w:t>in the steatogenic conditions</w:t>
      </w:r>
      <w:r w:rsidR="00D419C2" w:rsidRPr="00D52643">
        <w:t xml:space="preserve">, and it progressively increased </w:t>
      </w:r>
      <w:r w:rsidR="00893D69">
        <w:t>with the</w:t>
      </w:r>
      <w:r w:rsidR="00893D69" w:rsidRPr="00D52643">
        <w:t xml:space="preserve"> </w:t>
      </w:r>
      <w:r w:rsidR="00D419C2" w:rsidRPr="00D52643">
        <w:t>time of exposure to lipids</w:t>
      </w:r>
      <w:r w:rsidR="00104D2B" w:rsidRPr="00D52643">
        <w:t xml:space="preserve"> (</w:t>
      </w:r>
      <w:r w:rsidR="00104D2B" w:rsidRPr="00D13343">
        <w:rPr>
          <w:b/>
          <w:bCs/>
        </w:rPr>
        <w:t>Figure 2B</w:t>
      </w:r>
      <w:r w:rsidR="00104D2B" w:rsidRPr="00D52643">
        <w:t>)</w:t>
      </w:r>
      <w:r w:rsidR="00D419C2" w:rsidRPr="00D52643">
        <w:t xml:space="preserve">. </w:t>
      </w:r>
      <w:r w:rsidR="00B06121" w:rsidRPr="00D52643">
        <w:t xml:space="preserve">Cell numbers progressively increased </w:t>
      </w:r>
      <w:proofErr w:type="gramStart"/>
      <w:r w:rsidR="00B06121" w:rsidRPr="00D52643">
        <w:t>as a result of</w:t>
      </w:r>
      <w:proofErr w:type="gramEnd"/>
      <w:r w:rsidR="00B06121" w:rsidRPr="00D52643">
        <w:t xml:space="preserve"> proliferation (</w:t>
      </w:r>
      <w:r w:rsidR="00B06121" w:rsidRPr="00D13343">
        <w:rPr>
          <w:b/>
          <w:bCs/>
        </w:rPr>
        <w:t>Figure 2C</w:t>
      </w:r>
      <w:r w:rsidR="00B06121" w:rsidRPr="00D52643">
        <w:t xml:space="preserve">). However, proliferation rate was lower in </w:t>
      </w:r>
      <w:r w:rsidR="000B552A">
        <w:t>M</w:t>
      </w:r>
      <w:r w:rsidR="000B552A" w:rsidRPr="00D52643">
        <w:t xml:space="preserve">ild </w:t>
      </w:r>
      <w:r w:rsidR="00B06121" w:rsidRPr="00D52643">
        <w:t xml:space="preserve">steatosis at 3 </w:t>
      </w:r>
      <w:r w:rsidR="000B552A">
        <w:t xml:space="preserve">days </w:t>
      </w:r>
      <w:r w:rsidR="00B06121" w:rsidRPr="00D52643">
        <w:t>and 4 days. In contrast</w:t>
      </w:r>
      <w:r w:rsidR="00893D69">
        <w:t>,</w:t>
      </w:r>
      <w:r w:rsidR="00B06121" w:rsidRPr="00D52643">
        <w:t xml:space="preserve"> Severe steatosis was associated with lower </w:t>
      </w:r>
      <w:r w:rsidR="00B06121" w:rsidRPr="00A3322E">
        <w:t>proliferation from 24 h.</w:t>
      </w:r>
    </w:p>
    <w:p w14:paraId="3F28F9EA" w14:textId="667317FC" w:rsidR="006A2C89" w:rsidRPr="00D52643" w:rsidRDefault="006A2C89" w:rsidP="00D52643"/>
    <w:p w14:paraId="1D428EC6" w14:textId="0E97E43C" w:rsidR="00B06121" w:rsidRPr="00D52643" w:rsidRDefault="00E304AF" w:rsidP="00D52643">
      <w:r w:rsidRPr="00D52643">
        <w:t xml:space="preserve">HepG2 cells cultured in the proposed </w:t>
      </w:r>
      <w:r w:rsidR="008D4DBC" w:rsidRPr="00D52643">
        <w:t>protocol</w:t>
      </w:r>
      <w:r w:rsidRPr="00D52643">
        <w:t xml:space="preserve"> show the most important feature of steatosis, intracellular </w:t>
      </w:r>
      <w:r w:rsidR="008D4DBC" w:rsidRPr="00D52643">
        <w:t>lipi</w:t>
      </w:r>
      <w:r w:rsidRPr="00D52643">
        <w:t>d accumulation</w:t>
      </w:r>
      <w:r w:rsidR="008D4DBC" w:rsidRPr="00D52643">
        <w:t>.</w:t>
      </w:r>
      <w:r w:rsidRPr="00D52643">
        <w:t xml:space="preserve"> </w:t>
      </w:r>
      <w:r w:rsidR="008D4DBC" w:rsidRPr="00D52643">
        <w:t>S</w:t>
      </w:r>
      <w:r w:rsidRPr="00D52643">
        <w:t xml:space="preserve">taining cells with Oil Red O allowed to observe </w:t>
      </w:r>
      <w:r w:rsidR="008D4DBC" w:rsidRPr="00D52643">
        <w:t>a</w:t>
      </w:r>
      <w:r w:rsidR="00FD370D">
        <w:t>t least</w:t>
      </w:r>
      <w:r w:rsidR="008D4DBC" w:rsidRPr="00D52643">
        <w:t xml:space="preserve"> </w:t>
      </w:r>
      <w:r w:rsidR="00893D69">
        <w:t xml:space="preserve">a </w:t>
      </w:r>
      <w:r w:rsidR="008D4DBC" w:rsidRPr="00D52643">
        <w:t xml:space="preserve">two-fold increase of </w:t>
      </w:r>
      <w:r w:rsidRPr="00D52643">
        <w:t>lipid droplets</w:t>
      </w:r>
      <w:r w:rsidR="008D4DBC" w:rsidRPr="00D52643">
        <w:t xml:space="preserve"> in cells cultured under steatogenic conditions as shown in </w:t>
      </w:r>
      <w:r w:rsidR="008D4DBC" w:rsidRPr="00D13343">
        <w:rPr>
          <w:b/>
          <w:bCs/>
        </w:rPr>
        <w:t>Figure 3</w:t>
      </w:r>
      <w:r w:rsidR="004F1078" w:rsidRPr="00D52643">
        <w:t xml:space="preserve"> and</w:t>
      </w:r>
      <w:r w:rsidR="00D13343">
        <w:t xml:space="preserve"> </w:t>
      </w:r>
      <w:r w:rsidR="00D13343" w:rsidRPr="00D13343">
        <w:rPr>
          <w:b/>
          <w:bCs/>
        </w:rPr>
        <w:t xml:space="preserve">Figure </w:t>
      </w:r>
      <w:r w:rsidR="004F1078" w:rsidRPr="00D13343">
        <w:rPr>
          <w:b/>
          <w:bCs/>
        </w:rPr>
        <w:t>4</w:t>
      </w:r>
      <w:r w:rsidR="008D4DBC" w:rsidRPr="00D52643">
        <w:t xml:space="preserve">. Intracellular fat </w:t>
      </w:r>
      <w:r w:rsidR="008D4DBC" w:rsidRPr="00A3322E">
        <w:t xml:space="preserve">increased according to the time of exposure </w:t>
      </w:r>
      <w:r w:rsidR="00B572D5" w:rsidRPr="00A3322E">
        <w:t>of culture in the</w:t>
      </w:r>
      <w:r w:rsidR="008D4DBC" w:rsidRPr="00A3322E">
        <w:t xml:space="preserve"> steatogenic medium</w:t>
      </w:r>
      <w:r w:rsidR="00B572D5" w:rsidRPr="00A3322E">
        <w:t xml:space="preserve"> (</w:t>
      </w:r>
      <w:r w:rsidR="00B572D5" w:rsidRPr="00A3322E">
        <w:rPr>
          <w:b/>
          <w:bCs/>
        </w:rPr>
        <w:t xml:space="preserve">Figure </w:t>
      </w:r>
      <w:r w:rsidR="004F1078" w:rsidRPr="00A3322E">
        <w:rPr>
          <w:b/>
          <w:bCs/>
        </w:rPr>
        <w:t>3</w:t>
      </w:r>
      <w:r w:rsidR="00B572D5" w:rsidRPr="00A3322E">
        <w:t>)</w:t>
      </w:r>
      <w:r w:rsidR="008D4DBC" w:rsidRPr="00A3322E">
        <w:t>.</w:t>
      </w:r>
      <w:r w:rsidRPr="00A3322E">
        <w:t xml:space="preserve"> </w:t>
      </w:r>
      <w:r w:rsidR="00B06121" w:rsidRPr="00A3322E">
        <w:t xml:space="preserve">In Mild steatosis, lipid contents were increased from </w:t>
      </w:r>
      <w:r w:rsidR="009F66B3" w:rsidRPr="00A3322E">
        <w:t xml:space="preserve">day </w:t>
      </w:r>
      <w:r w:rsidR="00B06121" w:rsidRPr="00A3322E">
        <w:t>2, whereas in Severe steatosis</w:t>
      </w:r>
      <w:r w:rsidR="009F66B3" w:rsidRPr="00A3322E">
        <w:t>,</w:t>
      </w:r>
      <w:r w:rsidR="00B06121" w:rsidRPr="00A3322E">
        <w:t xml:space="preserve"> they were significantly high from 24 h.</w:t>
      </w:r>
    </w:p>
    <w:p w14:paraId="4E550CEC" w14:textId="42296DF8" w:rsidR="006A2C89" w:rsidRPr="00D52643" w:rsidRDefault="006A2C89" w:rsidP="00D52643"/>
    <w:p w14:paraId="614E0D44" w14:textId="4A6C9BA9" w:rsidR="008F73AF" w:rsidRPr="00D52643" w:rsidRDefault="00551D82" w:rsidP="00D52643">
      <w:r w:rsidRPr="00D52643">
        <w:rPr>
          <w:b/>
        </w:rPr>
        <w:t>FIGURE AND TABLE LEGENDS:</w:t>
      </w:r>
    </w:p>
    <w:p w14:paraId="40DB0D47" w14:textId="439C70B2" w:rsidR="00FB6198" w:rsidRPr="001E5404" w:rsidRDefault="00FB6198" w:rsidP="00FB6198">
      <w:r w:rsidRPr="001E5404">
        <w:rPr>
          <w:b/>
          <w:bCs/>
        </w:rPr>
        <w:t xml:space="preserve">Table 1. </w:t>
      </w:r>
      <w:r w:rsidR="00AF7EF0" w:rsidRPr="001E5404">
        <w:rPr>
          <w:b/>
          <w:bCs/>
        </w:rPr>
        <w:t>Hepatocyte</w:t>
      </w:r>
      <w:r w:rsidRPr="001E5404">
        <w:rPr>
          <w:b/>
          <w:bCs/>
        </w:rPr>
        <w:t xml:space="preserve"> culture in </w:t>
      </w:r>
      <w:r w:rsidR="00FD370D">
        <w:rPr>
          <w:b/>
          <w:bCs/>
        </w:rPr>
        <w:t>steato</w:t>
      </w:r>
      <w:r w:rsidRPr="001E5404">
        <w:rPr>
          <w:b/>
          <w:bCs/>
        </w:rPr>
        <w:t xml:space="preserve">genic conditions. </w:t>
      </w:r>
      <w:r w:rsidR="000B552A" w:rsidRPr="00F878E1">
        <w:t>The table presents the type of fatty acid used, the conditions maintained</w:t>
      </w:r>
      <w:r w:rsidR="00A5334D">
        <w:t>,</w:t>
      </w:r>
      <w:r w:rsidR="000B552A" w:rsidRPr="00F878E1">
        <w:t xml:space="preserve"> and the observed outcomes in hepatocyte culture.</w:t>
      </w:r>
      <w:r w:rsidR="000B552A">
        <w:t xml:space="preserve"> </w:t>
      </w:r>
      <w:r w:rsidRPr="001E5404">
        <w:t>PA: Palmitic acid. OA: Oleic acid.</w:t>
      </w:r>
    </w:p>
    <w:p w14:paraId="1ADC73E7" w14:textId="77777777" w:rsidR="00FB6198" w:rsidRDefault="00FB6198" w:rsidP="00D52643">
      <w:pPr>
        <w:rPr>
          <w:b/>
          <w:bCs/>
        </w:rPr>
      </w:pPr>
    </w:p>
    <w:p w14:paraId="0A5FC173" w14:textId="639C2F62" w:rsidR="006E4797" w:rsidRPr="00D52643" w:rsidRDefault="047569D5" w:rsidP="00D52643">
      <w:r w:rsidRPr="00BB2E60">
        <w:rPr>
          <w:b/>
          <w:bCs/>
        </w:rPr>
        <w:t>Figure 1</w:t>
      </w:r>
      <w:r w:rsidR="00D13343" w:rsidRPr="00BB2E60">
        <w:rPr>
          <w:b/>
          <w:bCs/>
        </w:rPr>
        <w:t>:</w:t>
      </w:r>
      <w:r w:rsidRPr="00BB2E60">
        <w:rPr>
          <w:b/>
          <w:bCs/>
        </w:rPr>
        <w:t xml:space="preserve"> Cell growth.</w:t>
      </w:r>
      <w:r w:rsidRPr="00BB2E60">
        <w:t xml:space="preserve"> HepG2 hepatocytes</w:t>
      </w:r>
      <w:r w:rsidRPr="00D52643">
        <w:t xml:space="preserve"> culture in control (</w:t>
      </w:r>
      <w:r w:rsidRPr="00D13343">
        <w:rPr>
          <w:b/>
          <w:bCs/>
        </w:rPr>
        <w:t>Figure 1A</w:t>
      </w:r>
      <w:r w:rsidR="00D13343" w:rsidRPr="00BA52B5">
        <w:rPr>
          <w:b/>
          <w:bCs/>
        </w:rPr>
        <w:t>–</w:t>
      </w:r>
      <w:r w:rsidRPr="00D13343">
        <w:rPr>
          <w:b/>
          <w:bCs/>
        </w:rPr>
        <w:t>D</w:t>
      </w:r>
      <w:r w:rsidRPr="00D52643">
        <w:t xml:space="preserve">) and </w:t>
      </w:r>
      <w:r w:rsidR="00FB6198" w:rsidRPr="00F600DB">
        <w:t xml:space="preserve">mild </w:t>
      </w:r>
      <w:r w:rsidRPr="00D52643">
        <w:t>steatogenic conditions (</w:t>
      </w:r>
      <w:r w:rsidRPr="00D13343">
        <w:rPr>
          <w:b/>
          <w:bCs/>
        </w:rPr>
        <w:t>Figure 1E</w:t>
      </w:r>
      <w:r w:rsidR="00D13343" w:rsidRPr="00BA52B5">
        <w:rPr>
          <w:b/>
          <w:bCs/>
        </w:rPr>
        <w:t>–</w:t>
      </w:r>
      <w:r w:rsidRPr="00D13343">
        <w:rPr>
          <w:b/>
          <w:bCs/>
        </w:rPr>
        <w:t>H</w:t>
      </w:r>
      <w:r w:rsidRPr="00D52643">
        <w:t>). Photographs show growth from 1</w:t>
      </w:r>
      <w:r w:rsidR="00F878E1">
        <w:t>–</w:t>
      </w:r>
      <w:r w:rsidRPr="00D52643">
        <w:t>4 days of culture.</w:t>
      </w:r>
      <w:r w:rsidR="009C7426" w:rsidRPr="00D52643">
        <w:t xml:space="preserve"> </w:t>
      </w:r>
      <w:r w:rsidR="00D13343">
        <w:t>S</w:t>
      </w:r>
      <w:r w:rsidR="009C7426" w:rsidRPr="00D52643">
        <w:t>cale</w:t>
      </w:r>
      <w:r w:rsidR="00142792">
        <w:t xml:space="preserve"> </w:t>
      </w:r>
      <w:r w:rsidR="00D13343">
        <w:t>bar</w:t>
      </w:r>
      <w:r w:rsidR="009C7426" w:rsidRPr="00D52643">
        <w:t xml:space="preserve"> = 500 µm.</w:t>
      </w:r>
    </w:p>
    <w:p w14:paraId="168D00CB" w14:textId="77777777" w:rsidR="00E8209F" w:rsidRPr="00D52643" w:rsidRDefault="00E8209F" w:rsidP="00D52643"/>
    <w:p w14:paraId="3A641F13" w14:textId="33A57AB0" w:rsidR="00742A91" w:rsidRPr="00F600DB" w:rsidRDefault="047569D5" w:rsidP="00D52643">
      <w:r w:rsidRPr="00D52643">
        <w:rPr>
          <w:b/>
          <w:bCs/>
        </w:rPr>
        <w:t>Figure 2</w:t>
      </w:r>
      <w:r w:rsidR="00D13343">
        <w:rPr>
          <w:b/>
          <w:bCs/>
        </w:rPr>
        <w:t>:</w:t>
      </w:r>
      <w:r w:rsidRPr="00D52643">
        <w:rPr>
          <w:b/>
          <w:bCs/>
        </w:rPr>
        <w:t xml:space="preserve"> Viability and mortality rates.</w:t>
      </w:r>
      <w:r w:rsidRPr="00D52643">
        <w:t xml:space="preserve"> </w:t>
      </w:r>
      <w:r w:rsidR="00A5334D">
        <w:t>(</w:t>
      </w:r>
      <w:r w:rsidRPr="00D13343">
        <w:rPr>
          <w:b/>
          <w:bCs/>
        </w:rPr>
        <w:t>A</w:t>
      </w:r>
      <w:r w:rsidR="00D13343">
        <w:t>)</w:t>
      </w:r>
      <w:r w:rsidRPr="00D52643">
        <w:t xml:space="preserve"> Viability. </w:t>
      </w:r>
      <w:r w:rsidR="00A5334D">
        <w:t>(</w:t>
      </w:r>
      <w:r w:rsidRPr="00D13343">
        <w:rPr>
          <w:b/>
          <w:bCs/>
        </w:rPr>
        <w:t>B</w:t>
      </w:r>
      <w:r w:rsidR="00D13343">
        <w:t>)</w:t>
      </w:r>
      <w:r w:rsidRPr="00D52643">
        <w:t xml:space="preserve"> Mortality</w:t>
      </w:r>
      <w:r w:rsidRPr="00A3322E">
        <w:t>.</w:t>
      </w:r>
      <w:r w:rsidR="00FB6198" w:rsidRPr="00A3322E">
        <w:t xml:space="preserve"> </w:t>
      </w:r>
      <w:r w:rsidR="00A5334D" w:rsidRPr="00A3322E">
        <w:t>(</w:t>
      </w:r>
      <w:r w:rsidR="00FB6198" w:rsidRPr="00A3322E">
        <w:rPr>
          <w:b/>
          <w:bCs/>
        </w:rPr>
        <w:t>C</w:t>
      </w:r>
      <w:r w:rsidR="00FB6198" w:rsidRPr="00F600DB">
        <w:t>) Cell number</w:t>
      </w:r>
      <w:r w:rsidR="00073ADB">
        <w:t xml:space="preserve">. </w:t>
      </w:r>
      <w:r w:rsidRPr="00D52643">
        <w:t xml:space="preserve">HepG2 hepatocytes culture in control and steatogenic conditions were assessed for viability and mortality rates by trypan blue staining. Mean ± SD. </w:t>
      </w:r>
      <w:r w:rsidR="00F878E1">
        <w:t>Two</w:t>
      </w:r>
      <w:r w:rsidR="00F878E1" w:rsidRPr="00D52643">
        <w:t xml:space="preserve"> </w:t>
      </w:r>
      <w:r w:rsidRPr="00D52643">
        <w:t xml:space="preserve">independent </w:t>
      </w:r>
      <w:r w:rsidRPr="00F600DB">
        <w:t xml:space="preserve">experiments </w:t>
      </w:r>
      <w:r w:rsidR="00FB6198" w:rsidRPr="00F600DB">
        <w:t xml:space="preserve">in triplicate </w:t>
      </w:r>
      <w:r w:rsidRPr="00F600DB">
        <w:t xml:space="preserve">per time of culture. Circles: control conditions; Squares: </w:t>
      </w:r>
      <w:r w:rsidR="00695909" w:rsidRPr="00F600DB">
        <w:t>mild steatosis; Triangles: severe steatosis</w:t>
      </w:r>
      <w:r w:rsidRPr="00F600DB">
        <w:t xml:space="preserve">. One-way ANOVA was used to compare among </w:t>
      </w:r>
      <w:r w:rsidR="00C46A1B">
        <w:t xml:space="preserve">conditions and </w:t>
      </w:r>
      <w:r w:rsidRPr="00F600DB">
        <w:t>time of culture</w:t>
      </w:r>
      <w:r w:rsidR="00C46A1B">
        <w:t xml:space="preserve"> for the same condition</w:t>
      </w:r>
      <w:r w:rsidR="004E0680" w:rsidRPr="00F600DB">
        <w:t>. p &lt; 0.0</w:t>
      </w:r>
      <w:r w:rsidR="00225873" w:rsidRPr="00F600DB">
        <w:t xml:space="preserve">5 </w:t>
      </w:r>
      <w:r w:rsidR="00013CA7" w:rsidRPr="00F600DB">
        <w:t xml:space="preserve">was considered significant: </w:t>
      </w:r>
      <w:r w:rsidR="00F878E1">
        <w:t>“</w:t>
      </w:r>
      <w:r w:rsidR="00013CA7" w:rsidRPr="00F600DB">
        <w:t>*</w:t>
      </w:r>
      <w:r w:rsidR="00F878E1">
        <w:t>”-</w:t>
      </w:r>
      <w:r w:rsidR="00013CA7" w:rsidRPr="00F600DB">
        <w:t xml:space="preserve"> control </w:t>
      </w:r>
      <w:r w:rsidR="00225873" w:rsidRPr="00F600DB">
        <w:t xml:space="preserve">vs </w:t>
      </w:r>
      <w:r w:rsidR="00013CA7" w:rsidRPr="00F600DB">
        <w:t xml:space="preserve">severe steatosis; </w:t>
      </w:r>
      <w:r w:rsidR="00F878E1">
        <w:t>“</w:t>
      </w:r>
      <w:r w:rsidR="00013CA7" w:rsidRPr="00F600DB">
        <w:t>§</w:t>
      </w:r>
      <w:r w:rsidR="00F878E1">
        <w:t>”-</w:t>
      </w:r>
      <w:r w:rsidR="00013CA7" w:rsidRPr="00F600DB">
        <w:t xml:space="preserve"> control vs mild steatosis; </w:t>
      </w:r>
      <w:r w:rsidR="00F878E1">
        <w:t>“</w:t>
      </w:r>
      <w:r w:rsidR="00013CA7" w:rsidRPr="00F600DB">
        <w:t>¶</w:t>
      </w:r>
      <w:r w:rsidR="00F878E1">
        <w:t>”-</w:t>
      </w:r>
      <w:r w:rsidR="00013CA7" w:rsidRPr="00F600DB">
        <w:t xml:space="preserve"> mild vs severe steatosis.</w:t>
      </w:r>
    </w:p>
    <w:p w14:paraId="2E08DFA4" w14:textId="77777777" w:rsidR="00E8209F" w:rsidRPr="00D52643" w:rsidRDefault="00E8209F" w:rsidP="00D52643"/>
    <w:p w14:paraId="257851D9" w14:textId="11D05103" w:rsidR="004F1078" w:rsidRPr="00D52643" w:rsidRDefault="047569D5" w:rsidP="00D52643">
      <w:r w:rsidRPr="00D52643">
        <w:rPr>
          <w:b/>
          <w:bCs/>
        </w:rPr>
        <w:t>Figure 3</w:t>
      </w:r>
      <w:r w:rsidR="00D13343">
        <w:rPr>
          <w:b/>
          <w:bCs/>
        </w:rPr>
        <w:t>:</w:t>
      </w:r>
      <w:r w:rsidRPr="00D52643">
        <w:rPr>
          <w:b/>
          <w:bCs/>
        </w:rPr>
        <w:t xml:space="preserve"> Lipid accumulation.</w:t>
      </w:r>
      <w:r w:rsidRPr="00D52643">
        <w:t xml:space="preserve"> HepG2 hepatocytes culture in control and steatogenic conditions </w:t>
      </w:r>
      <w:r w:rsidRPr="00D52643">
        <w:lastRenderedPageBreak/>
        <w:t xml:space="preserve">were assessed for lipid contents by oil red </w:t>
      </w:r>
      <w:r w:rsidR="0064692A">
        <w:t xml:space="preserve">O </w:t>
      </w:r>
      <w:r w:rsidRPr="00D52643">
        <w:t xml:space="preserve">staining followed by a morphometric analysis using ImageJ software (NIH, USA). Percentage of lipids refers to the percentage of area stained by Oil-Red </w:t>
      </w:r>
      <w:r w:rsidR="0064692A">
        <w:t xml:space="preserve">O </w:t>
      </w:r>
      <w:r w:rsidRPr="00D52643">
        <w:t xml:space="preserve">(lipids) considering 100% as the </w:t>
      </w:r>
      <w:r w:rsidRPr="00D52643">
        <w:rPr>
          <w:rFonts w:eastAsia="Arial"/>
        </w:rPr>
        <w:t>complete area of each optical field analyzed</w:t>
      </w:r>
      <w:r w:rsidRPr="00D52643">
        <w:t xml:space="preserve">. Mean ± SD. </w:t>
      </w:r>
      <w:r w:rsidR="00A5334D">
        <w:t>Two</w:t>
      </w:r>
      <w:r w:rsidR="00A5334D" w:rsidRPr="00D52643">
        <w:t xml:space="preserve"> </w:t>
      </w:r>
      <w:r w:rsidR="00FB6198" w:rsidRPr="00D52643">
        <w:t xml:space="preserve">independent </w:t>
      </w:r>
      <w:r w:rsidR="00FB6198" w:rsidRPr="00F600DB">
        <w:t>experiments in triplicate</w:t>
      </w:r>
      <w:r w:rsidR="00FB6198">
        <w:t xml:space="preserve"> </w:t>
      </w:r>
      <w:r w:rsidR="00FB6198" w:rsidRPr="00D52643">
        <w:t xml:space="preserve">per time of culture. </w:t>
      </w:r>
      <w:r w:rsidRPr="00D52643">
        <w:t xml:space="preserve">Circles: control conditions; </w:t>
      </w:r>
      <w:r w:rsidR="00695909" w:rsidRPr="00D52643">
        <w:t>Squares: mild steatosis; Triangles: severe steatosis</w:t>
      </w:r>
      <w:r w:rsidRPr="00D52643">
        <w:t xml:space="preserve">. One-way ANOVA was used to compare among </w:t>
      </w:r>
      <w:r w:rsidR="0064692A">
        <w:t xml:space="preserve">conditions and </w:t>
      </w:r>
      <w:r w:rsidRPr="00D52643">
        <w:t>time of culture</w:t>
      </w:r>
      <w:r w:rsidR="0064692A">
        <w:t xml:space="preserve"> for the same condition</w:t>
      </w:r>
      <w:r w:rsidR="00044C1B" w:rsidRPr="00F600DB">
        <w:t xml:space="preserve">. p &lt; 0.05 was considered significant: </w:t>
      </w:r>
      <w:r w:rsidR="00F878E1">
        <w:t>“</w:t>
      </w:r>
      <w:r w:rsidR="00044C1B" w:rsidRPr="00F600DB">
        <w:t>*</w:t>
      </w:r>
      <w:r w:rsidR="00F878E1">
        <w:t>”-</w:t>
      </w:r>
      <w:r w:rsidR="00044C1B" w:rsidRPr="00F600DB">
        <w:t xml:space="preserve"> control vs severe steatosis; </w:t>
      </w:r>
      <w:r w:rsidR="00F878E1">
        <w:t>“</w:t>
      </w:r>
      <w:r w:rsidR="00044C1B" w:rsidRPr="00F600DB">
        <w:t>§</w:t>
      </w:r>
      <w:r w:rsidR="00F878E1">
        <w:t>”-</w:t>
      </w:r>
      <w:r w:rsidR="00044C1B" w:rsidRPr="00F600DB">
        <w:t xml:space="preserve"> control vs mild steatosis; </w:t>
      </w:r>
      <w:r w:rsidR="00F878E1">
        <w:t>“</w:t>
      </w:r>
      <w:r w:rsidR="00044C1B" w:rsidRPr="00F600DB">
        <w:t>¶</w:t>
      </w:r>
      <w:r w:rsidR="00F878E1">
        <w:t>”-</w:t>
      </w:r>
      <w:r w:rsidR="00044C1B" w:rsidRPr="00F600DB">
        <w:t xml:space="preserve"> mild vs severe steatosis.</w:t>
      </w:r>
    </w:p>
    <w:p w14:paraId="13E8BF50" w14:textId="77777777" w:rsidR="00E8209F" w:rsidRPr="00D52643" w:rsidRDefault="00E8209F" w:rsidP="00D52643"/>
    <w:p w14:paraId="63000C7E" w14:textId="081CF488" w:rsidR="004F1078" w:rsidRPr="00D52643" w:rsidRDefault="047569D5" w:rsidP="00D52643">
      <w:r w:rsidRPr="00D52643">
        <w:rPr>
          <w:b/>
          <w:bCs/>
        </w:rPr>
        <w:t>Figure 4</w:t>
      </w:r>
      <w:r w:rsidR="00D13343">
        <w:rPr>
          <w:b/>
          <w:bCs/>
        </w:rPr>
        <w:t>:</w:t>
      </w:r>
      <w:r w:rsidRPr="00D52643">
        <w:rPr>
          <w:b/>
          <w:bCs/>
        </w:rPr>
        <w:t xml:space="preserve"> Steatosis </w:t>
      </w:r>
      <w:r w:rsidRPr="00D52643">
        <w:rPr>
          <w:b/>
          <w:bCs/>
          <w:i/>
          <w:iCs/>
        </w:rPr>
        <w:t>in vitro</w:t>
      </w:r>
      <w:r w:rsidRPr="00D52643">
        <w:rPr>
          <w:b/>
          <w:bCs/>
        </w:rPr>
        <w:t xml:space="preserve">. </w:t>
      </w:r>
      <w:r w:rsidRPr="00D52643">
        <w:t>HepG2 hepatocytes culture in control (</w:t>
      </w:r>
      <w:r w:rsidRPr="00D13343">
        <w:rPr>
          <w:b/>
          <w:bCs/>
        </w:rPr>
        <w:t>Figure 4A</w:t>
      </w:r>
      <w:r w:rsidR="00D13343" w:rsidRPr="00BA52B5">
        <w:rPr>
          <w:b/>
          <w:bCs/>
        </w:rPr>
        <w:t>–</w:t>
      </w:r>
      <w:r w:rsidRPr="00D13343">
        <w:rPr>
          <w:b/>
          <w:bCs/>
        </w:rPr>
        <w:t>D</w:t>
      </w:r>
      <w:r w:rsidRPr="00D52643">
        <w:t>), mild steatogenic (</w:t>
      </w:r>
      <w:r w:rsidRPr="00D13343">
        <w:rPr>
          <w:b/>
          <w:bCs/>
        </w:rPr>
        <w:t>Figure 4E</w:t>
      </w:r>
      <w:r w:rsidR="00D13343" w:rsidRPr="00BA52B5">
        <w:rPr>
          <w:b/>
          <w:bCs/>
        </w:rPr>
        <w:t>–</w:t>
      </w:r>
      <w:r w:rsidRPr="00D13343">
        <w:rPr>
          <w:b/>
          <w:bCs/>
        </w:rPr>
        <w:t>H</w:t>
      </w:r>
      <w:r w:rsidRPr="00D52643">
        <w:t>)</w:t>
      </w:r>
      <w:r w:rsidR="00A5334D">
        <w:t>,</w:t>
      </w:r>
      <w:r w:rsidRPr="00D52643">
        <w:t xml:space="preserve"> and severe steatogenic (</w:t>
      </w:r>
      <w:r w:rsidRPr="00D13343">
        <w:rPr>
          <w:b/>
          <w:bCs/>
        </w:rPr>
        <w:t>Figure 4I</w:t>
      </w:r>
      <w:r w:rsidR="00D13343" w:rsidRPr="00BA52B5">
        <w:rPr>
          <w:b/>
          <w:bCs/>
        </w:rPr>
        <w:t>–</w:t>
      </w:r>
      <w:r w:rsidRPr="00D13343">
        <w:rPr>
          <w:b/>
          <w:bCs/>
        </w:rPr>
        <w:t>L</w:t>
      </w:r>
      <w:r w:rsidRPr="00D52643">
        <w:t xml:space="preserve">) conditions were assessed for lipid contents by oil red </w:t>
      </w:r>
      <w:r w:rsidR="00EA122F">
        <w:t xml:space="preserve">O </w:t>
      </w:r>
      <w:r w:rsidRPr="00D52643">
        <w:t>staining. Photographs show hepatocyte lipid droplets from 24 h to 4 days.</w:t>
      </w:r>
      <w:r w:rsidR="009C7426" w:rsidRPr="00D52643">
        <w:t xml:space="preserve"> </w:t>
      </w:r>
      <w:r w:rsidR="00D13343">
        <w:t>S</w:t>
      </w:r>
      <w:r w:rsidR="009C7426" w:rsidRPr="00D52643">
        <w:t xml:space="preserve">cale </w:t>
      </w:r>
      <w:r w:rsidR="00D13343">
        <w:t xml:space="preserve">bar </w:t>
      </w:r>
      <w:r w:rsidR="009C7426" w:rsidRPr="00D52643">
        <w:t>= 50 µm.</w:t>
      </w:r>
    </w:p>
    <w:p w14:paraId="13EC32F7" w14:textId="77777777" w:rsidR="004F1078" w:rsidRPr="00D52643" w:rsidRDefault="004F1078" w:rsidP="00D52643"/>
    <w:p w14:paraId="3129FA3D" w14:textId="7FC088B3" w:rsidR="00F25696" w:rsidRPr="00D13343" w:rsidRDefault="00551D82" w:rsidP="00D52643">
      <w:pPr>
        <w:rPr>
          <w:b/>
        </w:rPr>
      </w:pPr>
      <w:r w:rsidRPr="00D52643">
        <w:rPr>
          <w:b/>
        </w:rPr>
        <w:t>DISCUSSION:</w:t>
      </w:r>
    </w:p>
    <w:p w14:paraId="3271B3AD" w14:textId="741B87AB" w:rsidR="00FD726C" w:rsidRDefault="0052328A" w:rsidP="00D52643">
      <w:r w:rsidRPr="00D52643">
        <w:t xml:space="preserve">This protocol is intended to provide a strategy to study steatosis </w:t>
      </w:r>
      <w:r w:rsidRPr="00D52643">
        <w:rPr>
          <w:i/>
        </w:rPr>
        <w:t>in vitro</w:t>
      </w:r>
      <w:r w:rsidRPr="00D52643">
        <w:t xml:space="preserve">. </w:t>
      </w:r>
      <w:r w:rsidR="00FD726C" w:rsidRPr="00D52643">
        <w:t xml:space="preserve">Cell culture is a powerful tool to study cellular, molecular, </w:t>
      </w:r>
      <w:r w:rsidR="00185F2D" w:rsidRPr="00D52643">
        <w:t>biochemical,</w:t>
      </w:r>
      <w:r w:rsidR="00FD726C" w:rsidRPr="00D52643">
        <w:t xml:space="preserve"> and toxicological aspects of the cell</w:t>
      </w:r>
      <w:r w:rsidR="000F28A5">
        <w:t>s</w:t>
      </w:r>
      <w:r w:rsidR="00FD726C" w:rsidRPr="00D52643">
        <w:t xml:space="preserve"> </w:t>
      </w:r>
      <w:r w:rsidR="00BA52B5" w:rsidRPr="00D52643">
        <w:t>expos</w:t>
      </w:r>
      <w:r w:rsidR="00BA52B5">
        <w:t>ed to</w:t>
      </w:r>
      <w:r w:rsidR="00A5334D" w:rsidRPr="00D52643">
        <w:t xml:space="preserve"> </w:t>
      </w:r>
      <w:r w:rsidR="00FD726C" w:rsidRPr="00D52643">
        <w:t xml:space="preserve">different conditions. </w:t>
      </w:r>
      <w:r w:rsidRPr="00D52643">
        <w:t>With this approach</w:t>
      </w:r>
      <w:r w:rsidR="00FD726C" w:rsidRPr="00D52643">
        <w:t>, steatosis can be visualized not only as a stage of the complex disease that is MAFLD, but also as the hepatocyte overexposure to lipids</w:t>
      </w:r>
      <w:r w:rsidR="00B73FE5" w:rsidRPr="00D52643">
        <w:t xml:space="preserve"> and the possible outcomes resulting from such exposure</w:t>
      </w:r>
      <w:r w:rsidR="00FD726C" w:rsidRPr="00D52643">
        <w:t xml:space="preserve">. </w:t>
      </w:r>
      <w:r w:rsidR="00B73FE5" w:rsidRPr="00D52643">
        <w:t>Therefore</w:t>
      </w:r>
      <w:r w:rsidRPr="00D52643">
        <w:t xml:space="preserve">, its application </w:t>
      </w:r>
      <w:r w:rsidR="00A5334D">
        <w:t>is</w:t>
      </w:r>
      <w:r w:rsidR="00A5334D" w:rsidRPr="00D52643">
        <w:t xml:space="preserve"> </w:t>
      </w:r>
      <w:r w:rsidRPr="00D52643">
        <w:t xml:space="preserve">not restricted to </w:t>
      </w:r>
      <w:r w:rsidR="00B73FE5" w:rsidRPr="00D52643">
        <w:t xml:space="preserve">the physiopathology of MAFLD, but to the fact that patients with fatty liver are exposed to therapeutic drugs, contaminants, among other conditions that might be affected by steatosis. Thus, this protocol </w:t>
      </w:r>
      <w:r w:rsidR="0064660C" w:rsidRPr="00D52643">
        <w:t>has potential</w:t>
      </w:r>
      <w:r w:rsidR="00B73FE5" w:rsidRPr="00D52643">
        <w:t xml:space="preserve"> applica</w:t>
      </w:r>
      <w:r w:rsidR="0064660C" w:rsidRPr="00D52643">
        <w:t>tions</w:t>
      </w:r>
      <w:r w:rsidR="00B73FE5" w:rsidRPr="00D52643">
        <w:t xml:space="preserve"> in toxicology, </w:t>
      </w:r>
      <w:r w:rsidR="00185F2D" w:rsidRPr="00D52643">
        <w:t>pharmacology,</w:t>
      </w:r>
      <w:r w:rsidR="00B73FE5" w:rsidRPr="00D52643">
        <w:t xml:space="preserve"> and the identification of therapeutic targets for treatment of the disease.</w:t>
      </w:r>
    </w:p>
    <w:p w14:paraId="601149FD" w14:textId="77777777" w:rsidR="00D13343" w:rsidRPr="00D52643" w:rsidRDefault="00D13343" w:rsidP="00D52643"/>
    <w:p w14:paraId="4F06D28E" w14:textId="66DC1B7C" w:rsidR="009D1423" w:rsidRDefault="047569D5" w:rsidP="00D52643">
      <w:r w:rsidRPr="00D52643">
        <w:t>On development of this protocol, one of the most critical steps is the preparation of the steatogenic mix: 1 part of palmitate: 2 parts of oleate, which induce</w:t>
      </w:r>
      <w:r w:rsidR="00593C15">
        <w:t>s</w:t>
      </w:r>
      <w:r w:rsidRPr="00D52643">
        <w:t xml:space="preserve"> steatosis from the </w:t>
      </w:r>
      <w:r w:rsidR="00F4442A" w:rsidRPr="00D52643">
        <w:t>day 2</w:t>
      </w:r>
      <w:r w:rsidRPr="00D52643">
        <w:t xml:space="preserve"> (</w:t>
      </w:r>
      <w:r w:rsidRPr="00D13343">
        <w:rPr>
          <w:b/>
          <w:bCs/>
        </w:rPr>
        <w:t>Figure 3</w:t>
      </w:r>
      <w:r w:rsidRPr="00D52643">
        <w:t xml:space="preserve">, </w:t>
      </w:r>
      <w:r w:rsidRPr="00D13343">
        <w:rPr>
          <w:b/>
          <w:bCs/>
        </w:rPr>
        <w:t>Figure 4</w:t>
      </w:r>
      <w:r w:rsidRPr="00D52643">
        <w:t>), allowing hepatocytes to proliferate</w:t>
      </w:r>
      <w:r w:rsidR="00CD3BC9">
        <w:t>—</w:t>
      </w:r>
      <w:r w:rsidRPr="00D52643">
        <w:t>despite a modest decrease in viability rate and increased mortality rate (</w:t>
      </w:r>
      <w:r w:rsidRPr="00D13343">
        <w:rPr>
          <w:b/>
          <w:bCs/>
        </w:rPr>
        <w:t>Figure 2</w:t>
      </w:r>
      <w:r w:rsidRPr="00D52643">
        <w:t xml:space="preserve">). </w:t>
      </w:r>
      <w:r w:rsidR="00B06121" w:rsidRPr="00D52643">
        <w:t>However</w:t>
      </w:r>
      <w:r w:rsidR="00D13343">
        <w:t>,</w:t>
      </w:r>
      <w:r w:rsidR="00B06121" w:rsidRPr="00D52643">
        <w:t xml:space="preserve"> decreased viability should not exceed 30</w:t>
      </w:r>
      <w:r w:rsidR="00CD3BC9">
        <w:t>%–</w:t>
      </w:r>
      <w:r w:rsidR="00B06121" w:rsidRPr="00D52643">
        <w:t xml:space="preserve">40%, since that might represent a toxic effect rather than one that might be followed </w:t>
      </w:r>
      <w:r w:rsidR="00CD3BC9">
        <w:t>in the</w:t>
      </w:r>
      <w:r w:rsidR="00CD3BC9" w:rsidRPr="00D52643">
        <w:t xml:space="preserve"> </w:t>
      </w:r>
      <w:r w:rsidR="00B06121" w:rsidRPr="00D52643">
        <w:t xml:space="preserve">long-term. </w:t>
      </w:r>
      <w:r w:rsidRPr="00D52643">
        <w:t>Hepatic steatosis is the result of a long-term overexposure to lipids</w:t>
      </w:r>
      <w:r w:rsidR="00CD3BC9">
        <w:t>.</w:t>
      </w:r>
      <w:r w:rsidRPr="00D52643">
        <w:t xml:space="preserve"> </w:t>
      </w:r>
      <w:r w:rsidR="00CD3BC9">
        <w:t>I</w:t>
      </w:r>
      <w:r w:rsidRPr="00D52643">
        <w:t>n this sense, lipids accumulate, at first, with mild affections on the hepatocytes, as observed in this model.</w:t>
      </w:r>
      <w:r w:rsidR="00864EAE" w:rsidRPr="00D52643">
        <w:t xml:space="preserve"> Another feature is the lipid droplet profile</w:t>
      </w:r>
      <w:r w:rsidR="00D04CF9">
        <w:t>. I</w:t>
      </w:r>
      <w:r w:rsidR="00864EAE" w:rsidRPr="00D52643">
        <w:t>n mild steatosis</w:t>
      </w:r>
      <w:r w:rsidR="00CD3BC9">
        <w:t>,</w:t>
      </w:r>
      <w:r w:rsidR="00864EAE" w:rsidRPr="00D52643">
        <w:t xml:space="preserve"> </w:t>
      </w:r>
      <w:r w:rsidR="00D13343" w:rsidRPr="00D52643">
        <w:t>an</w:t>
      </w:r>
      <w:r w:rsidR="00864EAE" w:rsidRPr="00D52643">
        <w:t xml:space="preserve"> increased size in lipid droplets is observed during </w:t>
      </w:r>
      <w:r w:rsidR="000F28A5">
        <w:t xml:space="preserve">the </w:t>
      </w:r>
      <w:r w:rsidR="00864EAE" w:rsidRPr="00D52643">
        <w:t>progression of the culture (</w:t>
      </w:r>
      <w:r w:rsidR="00864EAE" w:rsidRPr="00D13343">
        <w:rPr>
          <w:b/>
          <w:bCs/>
        </w:rPr>
        <w:t>Figure 4E</w:t>
      </w:r>
      <w:r w:rsidR="00D13343" w:rsidRPr="00BA52B5">
        <w:rPr>
          <w:b/>
          <w:bCs/>
        </w:rPr>
        <w:t>–</w:t>
      </w:r>
      <w:r w:rsidR="00864EAE" w:rsidRPr="00D13343">
        <w:rPr>
          <w:b/>
          <w:bCs/>
        </w:rPr>
        <w:t>H</w:t>
      </w:r>
      <w:r w:rsidR="00864EAE" w:rsidRPr="00D52643">
        <w:t>). In severe steatosis</w:t>
      </w:r>
      <w:r w:rsidR="00CD3BC9">
        <w:t>,</w:t>
      </w:r>
      <w:r w:rsidR="00864EAE" w:rsidRPr="00D52643">
        <w:t xml:space="preserve"> droplet size is considerably higher compared to mild steatosis (</w:t>
      </w:r>
      <w:r w:rsidR="00864EAE" w:rsidRPr="00D13343">
        <w:rPr>
          <w:b/>
          <w:bCs/>
        </w:rPr>
        <w:t>Figure 4I</w:t>
      </w:r>
      <w:r w:rsidR="00D13343" w:rsidRPr="00BA52B5">
        <w:rPr>
          <w:b/>
          <w:bCs/>
        </w:rPr>
        <w:t>–</w:t>
      </w:r>
      <w:r w:rsidR="00864EAE" w:rsidRPr="00D13343">
        <w:rPr>
          <w:b/>
          <w:bCs/>
        </w:rPr>
        <w:t>L</w:t>
      </w:r>
      <w:r w:rsidR="00864EAE" w:rsidRPr="00D52643">
        <w:t>)</w:t>
      </w:r>
      <w:r w:rsidR="00CD3BC9">
        <w:t>,</w:t>
      </w:r>
      <w:r w:rsidR="00864EAE" w:rsidRPr="00D52643">
        <w:t xml:space="preserve"> </w:t>
      </w:r>
      <w:r w:rsidR="00CD3BC9">
        <w:t>w</w:t>
      </w:r>
      <w:r w:rsidR="00864EAE" w:rsidRPr="00D52643">
        <w:t>hereas controls do not show changes in lipid droplet size (</w:t>
      </w:r>
      <w:r w:rsidR="00864EAE" w:rsidRPr="00D13343">
        <w:rPr>
          <w:b/>
          <w:bCs/>
        </w:rPr>
        <w:t>Figure 4A</w:t>
      </w:r>
      <w:r w:rsidR="00D13343" w:rsidRPr="00BA52B5">
        <w:rPr>
          <w:b/>
          <w:bCs/>
        </w:rPr>
        <w:t>–</w:t>
      </w:r>
      <w:r w:rsidR="00864EAE" w:rsidRPr="00D13343">
        <w:rPr>
          <w:b/>
          <w:bCs/>
        </w:rPr>
        <w:t>D</w:t>
      </w:r>
      <w:r w:rsidR="00864EAE" w:rsidRPr="00D52643">
        <w:t>).</w:t>
      </w:r>
    </w:p>
    <w:p w14:paraId="7069F5A9" w14:textId="77777777" w:rsidR="00D13343" w:rsidRPr="00D52643" w:rsidRDefault="00D13343" w:rsidP="00D52643"/>
    <w:p w14:paraId="1D316886" w14:textId="2A14D994" w:rsidR="0064660C" w:rsidRPr="00F600DB" w:rsidRDefault="000F28A5" w:rsidP="00D52643">
      <w:pPr>
        <w:rPr>
          <w:rFonts w:eastAsia="Arial"/>
        </w:rPr>
      </w:pPr>
      <w:r>
        <w:t>I</w:t>
      </w:r>
      <w:r w:rsidR="047569D5" w:rsidRPr="00D52643">
        <w:t>t is preferable to store both the mild and severe steatogenic media at 4 °C for up to a week</w:t>
      </w:r>
      <w:r w:rsidR="00CD3BC9">
        <w:t>.</w:t>
      </w:r>
      <w:r w:rsidR="047569D5" w:rsidRPr="00D52643">
        <w:t xml:space="preserve"> </w:t>
      </w:r>
      <w:r w:rsidR="00CD3BC9">
        <w:t>A</w:t>
      </w:r>
      <w:r w:rsidR="047569D5" w:rsidRPr="00D52643">
        <w:t>fterward</w:t>
      </w:r>
      <w:r w:rsidR="00CD3BC9">
        <w:t>,</w:t>
      </w:r>
      <w:r w:rsidR="047569D5" w:rsidRPr="00D52643">
        <w:t xml:space="preserve"> it is recommended to prepare fresh steatogenic medium. However, the </w:t>
      </w:r>
      <w:r w:rsidR="00B06121" w:rsidRPr="00D52643">
        <w:t xml:space="preserve">OA </w:t>
      </w:r>
      <w:r w:rsidR="047569D5" w:rsidRPr="00D52643">
        <w:t xml:space="preserve">stock </w:t>
      </w:r>
      <w:r>
        <w:t>can be</w:t>
      </w:r>
      <w:r w:rsidR="047569D5" w:rsidRPr="00D52643">
        <w:t xml:space="preserve"> preserved at </w:t>
      </w:r>
      <w:r w:rsidR="00D13343">
        <w:t>-</w:t>
      </w:r>
      <w:r w:rsidR="047569D5" w:rsidRPr="00D52643">
        <w:t xml:space="preserve">20 °C for up to </w:t>
      </w:r>
      <w:r w:rsidR="00CD3BC9">
        <w:t xml:space="preserve">a </w:t>
      </w:r>
      <w:r w:rsidR="047569D5" w:rsidRPr="00D52643">
        <w:t>month</w:t>
      </w:r>
      <w:r w:rsidR="00CD3BC9">
        <w:t>,</w:t>
      </w:r>
      <w:r w:rsidR="047569D5" w:rsidRPr="00D52643">
        <w:t xml:space="preserve"> </w:t>
      </w:r>
      <w:r w:rsidR="00CD3BC9">
        <w:t>w</w:t>
      </w:r>
      <w:r w:rsidR="047569D5" w:rsidRPr="00D52643">
        <w:t xml:space="preserve">hereas </w:t>
      </w:r>
      <w:r>
        <w:t xml:space="preserve">the </w:t>
      </w:r>
      <w:r w:rsidR="047569D5" w:rsidRPr="00D52643">
        <w:t xml:space="preserve">PA </w:t>
      </w:r>
      <w:r w:rsidR="00B06121" w:rsidRPr="00D52643">
        <w:t xml:space="preserve">stock </w:t>
      </w:r>
      <w:r w:rsidR="047569D5" w:rsidRPr="00D52643">
        <w:t xml:space="preserve">can be </w:t>
      </w:r>
      <w:r w:rsidR="047569D5" w:rsidRPr="00D71659">
        <w:t xml:space="preserve">stored at 4 °C for up to a month. Using these stock solutions after the suggested time might represent a risk </w:t>
      </w:r>
      <w:r w:rsidR="00B06121" w:rsidRPr="00D71659">
        <w:t>of degradation</w:t>
      </w:r>
      <w:r w:rsidR="047569D5" w:rsidRPr="00D71659">
        <w:t xml:space="preserve"> of the fatty acids</w:t>
      </w:r>
      <w:r w:rsidR="0050361D" w:rsidRPr="00F600DB">
        <w:t>. To ensure the proper concentration of</w:t>
      </w:r>
      <w:r w:rsidR="0050361D" w:rsidRPr="00F600DB">
        <w:rPr>
          <w:rFonts w:eastAsia="Arial"/>
        </w:rPr>
        <w:t xml:space="preserve"> the solutions before every use, it is recommended to measure fatty acid concentrations by a </w:t>
      </w:r>
      <w:r w:rsidR="00593C15">
        <w:rPr>
          <w:rFonts w:eastAsia="Arial"/>
        </w:rPr>
        <w:t>non-esterified fatty acids (</w:t>
      </w:r>
      <w:r w:rsidR="0050361D" w:rsidRPr="00F600DB">
        <w:rPr>
          <w:rFonts w:eastAsia="Arial"/>
        </w:rPr>
        <w:t>NEFA</w:t>
      </w:r>
      <w:r w:rsidR="00593C15">
        <w:rPr>
          <w:rFonts w:eastAsia="Arial"/>
        </w:rPr>
        <w:t>)</w:t>
      </w:r>
      <w:r w:rsidR="0050361D" w:rsidRPr="00F600DB">
        <w:rPr>
          <w:rFonts w:eastAsia="Arial"/>
        </w:rPr>
        <w:t xml:space="preserve"> assay kit.</w:t>
      </w:r>
    </w:p>
    <w:p w14:paraId="622AC268" w14:textId="57F66BDD" w:rsidR="00D13343" w:rsidRPr="00D52643" w:rsidRDefault="00D13343" w:rsidP="00D52643">
      <w:pPr>
        <w:rPr>
          <w:rFonts w:eastAsia="Arial"/>
        </w:rPr>
      </w:pPr>
    </w:p>
    <w:p w14:paraId="53C88234" w14:textId="7B114ACD" w:rsidR="0064660C" w:rsidRDefault="0041000A" w:rsidP="00D52643">
      <w:r w:rsidRPr="00D52643">
        <w:t>PA</w:t>
      </w:r>
      <w:r w:rsidR="0064660C" w:rsidRPr="00D52643">
        <w:t xml:space="preserve"> and OA, </w:t>
      </w:r>
      <w:r w:rsidR="00EC463A" w:rsidRPr="00D52643">
        <w:t xml:space="preserve">as well as their respective salts, </w:t>
      </w:r>
      <w:r w:rsidR="0064660C" w:rsidRPr="00D52643">
        <w:t>have been use</w:t>
      </w:r>
      <w:r w:rsidR="00D04CF9">
        <w:t>d</w:t>
      </w:r>
      <w:r w:rsidR="0064660C" w:rsidRPr="00D52643">
        <w:t xml:space="preserve"> separately to induce lipid accumulation</w:t>
      </w:r>
      <w:r w:rsidR="00CD3BC9">
        <w:t>;</w:t>
      </w:r>
      <w:r w:rsidR="0064660C" w:rsidRPr="00D52643">
        <w:t xml:space="preserve"> however, differences are observed for every fatty acid</w:t>
      </w:r>
      <w:r w:rsidR="00C9548D" w:rsidRPr="00D52643">
        <w:fldChar w:fldCharType="begin">
          <w:fldData xml:space="preserve">PEVuZE5vdGU+PENpdGU+PEF1dGhvcj5SaWNjaGk8L0F1dGhvcj48WWVhcj4yMDA5PC9ZZWFyPjxS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gzMC00MDwvcGFnZXM+PHZvbHVtZT4yNDwv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</w:fldData>
        </w:fldChar>
      </w:r>
      <w:r w:rsidR="003F30EE" w:rsidRPr="00D52643">
        <w:instrText xml:space="preserve"> ADDIN EN.CITE </w:instrText>
      </w:r>
      <w:r w:rsidR="003F30EE" w:rsidRPr="00D52643">
        <w:fldChar w:fldCharType="begin">
          <w:fldData xml:space="preserve">PEVuZE5vdGU+PENpdGU+PEF1dGhvcj5SaWNjaGk8L0F1dGhvcj48WWVhcj4yMDA5PC9ZZWFyPjxS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gzMC00MDwvcGFnZXM+PHZvbHVtZT4yNDwv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</w:fldData>
        </w:fldChar>
      </w:r>
      <w:r w:rsidR="003F30EE" w:rsidRPr="00D52643">
        <w:instrText xml:space="preserve"> ADDIN EN.CITE.DATA </w:instrText>
      </w:r>
      <w:r w:rsidR="003F30EE" w:rsidRPr="00D52643">
        <w:fldChar w:fldCharType="end"/>
      </w:r>
      <w:r w:rsidR="00C9548D" w:rsidRPr="00D52643">
        <w:fldChar w:fldCharType="separate"/>
      </w:r>
      <w:r w:rsidR="009C7B33" w:rsidRPr="00D52643">
        <w:rPr>
          <w:noProof/>
          <w:vertAlign w:val="superscript"/>
        </w:rPr>
        <w:t>16</w:t>
      </w:r>
      <w:r w:rsidR="003F30EE" w:rsidRPr="00D52643">
        <w:rPr>
          <w:noProof/>
          <w:vertAlign w:val="superscript"/>
        </w:rPr>
        <w:t>,</w:t>
      </w:r>
      <w:r w:rsidR="009C7B33" w:rsidRPr="00D52643">
        <w:rPr>
          <w:noProof/>
          <w:vertAlign w:val="superscript"/>
        </w:rPr>
        <w:t>20</w:t>
      </w:r>
      <w:r w:rsidR="00C9548D" w:rsidRPr="00D52643">
        <w:fldChar w:fldCharType="end"/>
      </w:r>
      <w:r w:rsidR="0064660C" w:rsidRPr="00D52643">
        <w:t xml:space="preserve">. </w:t>
      </w:r>
      <w:r w:rsidR="006513DE" w:rsidRPr="00D52643">
        <w:t xml:space="preserve">On one hand, </w:t>
      </w:r>
      <w:r w:rsidR="00EC463A" w:rsidRPr="00D52643">
        <w:t>palmitate</w:t>
      </w:r>
      <w:r w:rsidR="00E64BD4" w:rsidRPr="00D52643">
        <w:t xml:space="preserve"> use</w:t>
      </w:r>
      <w:r w:rsidR="0064660C" w:rsidRPr="00D52643">
        <w:t>d</w:t>
      </w:r>
      <w:r w:rsidR="00E64BD4" w:rsidRPr="00D52643">
        <w:t xml:space="preserve"> alone is a good inductor of steatosis</w:t>
      </w:r>
      <w:r w:rsidR="000F28A5">
        <w:t>.</w:t>
      </w:r>
      <w:r w:rsidR="00E64BD4" w:rsidRPr="00D52643">
        <w:t xml:space="preserve"> </w:t>
      </w:r>
      <w:r w:rsidR="000F28A5">
        <w:t>I</w:t>
      </w:r>
      <w:r w:rsidR="00CD0949" w:rsidRPr="00D52643">
        <w:t xml:space="preserve">t induces cell death, hepatic insulin resistance, </w:t>
      </w:r>
      <w:r w:rsidR="009447CE" w:rsidRPr="00D52643">
        <w:t xml:space="preserve">mitochondrial dysfunction, </w:t>
      </w:r>
      <w:r w:rsidR="00CD0949" w:rsidRPr="00D52643">
        <w:t>reticular stress</w:t>
      </w:r>
      <w:r w:rsidR="00C9548D" w:rsidRPr="00D52643">
        <w:fldChar w:fldCharType="begin">
          <w:fldData xml:space="preserve">PEVuZE5vdGU+PENpdGU+PEF1dGhvcj5HZW5nPC9BdXRob3I+PFllYXI+MjAyMDwvWWVhcj48UmVj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2b2x1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</w:fldData>
        </w:fldChar>
      </w:r>
      <w:r w:rsidR="006A1355">
        <w:instrText xml:space="preserve"> ADDIN EN.CITE </w:instrText>
      </w:r>
      <w:r w:rsidR="006A1355">
        <w:fldChar w:fldCharType="begin">
          <w:fldData xml:space="preserve">PEVuZE5vdGU+PENpdGU+PEF1dGhvcj5HZW5nPC9BdXRob3I+PFllYXI+MjAyMDwvWWVhcj48UmVj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2b2x1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</w:fldData>
        </w:fldChar>
      </w:r>
      <w:r w:rsidR="006A1355">
        <w:instrText xml:space="preserve"> ADDIN EN.CITE.DATA </w:instrText>
      </w:r>
      <w:r w:rsidR="006A1355">
        <w:fldChar w:fldCharType="end"/>
      </w:r>
      <w:r w:rsidR="00C9548D" w:rsidRPr="00D52643">
        <w:fldChar w:fldCharType="separate"/>
      </w:r>
      <w:r w:rsidR="006A1355" w:rsidRPr="006A1355">
        <w:rPr>
          <w:noProof/>
          <w:vertAlign w:val="superscript"/>
        </w:rPr>
        <w:t>16,34</w:t>
      </w:r>
      <w:r w:rsidR="00F878E1">
        <w:rPr>
          <w:noProof/>
          <w:vertAlign w:val="superscript"/>
        </w:rPr>
        <w:t>–</w:t>
      </w:r>
      <w:r w:rsidR="006A1355" w:rsidRPr="006A1355">
        <w:rPr>
          <w:noProof/>
          <w:vertAlign w:val="superscript"/>
        </w:rPr>
        <w:t>36</w:t>
      </w:r>
      <w:r w:rsidR="00C9548D" w:rsidRPr="00D52643">
        <w:fldChar w:fldCharType="end"/>
      </w:r>
      <w:r w:rsidR="00CD0949" w:rsidRPr="00D52643">
        <w:t xml:space="preserve">. </w:t>
      </w:r>
      <w:r w:rsidR="00E64BD4" w:rsidRPr="00D52643">
        <w:t xml:space="preserve">However, </w:t>
      </w:r>
      <w:r w:rsidR="006064B0" w:rsidRPr="00D52643">
        <w:t>palmitate</w:t>
      </w:r>
      <w:r w:rsidR="00E64BD4" w:rsidRPr="00D52643">
        <w:t xml:space="preserve"> is highly toxic</w:t>
      </w:r>
      <w:r w:rsidR="00C9548D" w:rsidRPr="00D52643">
        <w:fldChar w:fldCharType="begin">
          <w:fldData xml:space="preserve">PEVuZE5vdGU+PENpdGU+PEF1dGhvcj5Hb21lejwvQXV0aG9yPjxZZWFyPjIwMDc8L1llYXI+PFJl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</w:fldData>
        </w:fldChar>
      </w:r>
      <w:r w:rsidR="006A1355">
        <w:instrText xml:space="preserve"> ADDIN EN.CITE </w:instrText>
      </w:r>
      <w:r w:rsidR="006A1355">
        <w:fldChar w:fldCharType="begin">
          <w:fldData xml:space="preserve">PEVuZE5vdGU+PENpdGU+PEF1dGhvcj5Hb21lejwvQXV0aG9yPjxZZWFyPjIwMDc8L1llYXI+PFJl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</w:fldData>
        </w:fldChar>
      </w:r>
      <w:r w:rsidR="006A1355">
        <w:instrText xml:space="preserve"> ADDIN EN.CITE.DATA </w:instrText>
      </w:r>
      <w:r w:rsidR="006A1355">
        <w:fldChar w:fldCharType="end"/>
      </w:r>
      <w:r w:rsidR="00C9548D" w:rsidRPr="00D52643">
        <w:fldChar w:fldCharType="separate"/>
      </w:r>
      <w:r w:rsidR="006A1355" w:rsidRPr="006A1355">
        <w:rPr>
          <w:noProof/>
          <w:vertAlign w:val="superscript"/>
        </w:rPr>
        <w:t>16,34</w:t>
      </w:r>
      <w:r w:rsidR="00C9548D" w:rsidRPr="00D52643">
        <w:fldChar w:fldCharType="end"/>
      </w:r>
      <w:r w:rsidR="00E64BD4" w:rsidRPr="00D52643">
        <w:t xml:space="preserve">, </w:t>
      </w:r>
      <w:r w:rsidR="00CD0949" w:rsidRPr="00D52643">
        <w:t xml:space="preserve">and </w:t>
      </w:r>
      <w:r w:rsidR="009447CE" w:rsidRPr="00D52643">
        <w:t>the outcomes expected of using it alone in culture include lower viability and higher mortality compared with the mixture of PA and OA</w:t>
      </w:r>
      <w:r w:rsidR="00C9548D" w:rsidRPr="00D52643">
        <w:fldChar w:fldCharType="begin">
          <w:fldData xml:space="preserve">PEVuZE5vdGU+PENpdGU+PEF1dGhvcj5Hb21lejwvQXV0aG9yPjxZZWFyPjIwMDc8L1llYXI+PFJl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gzMC00MDwvcGFn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</w:fldData>
        </w:fldChar>
      </w:r>
      <w:r w:rsidR="003F30EE" w:rsidRPr="00D52643">
        <w:instrText xml:space="preserve"> ADDIN EN.CITE </w:instrText>
      </w:r>
      <w:r w:rsidR="003F30EE" w:rsidRPr="00D52643">
        <w:fldChar w:fldCharType="begin">
          <w:fldData xml:space="preserve">PEVuZE5vdGU+PENpdGU+PEF1dGhvcj5Hb21lejwvQXV0aG9yPjxZZWFyPjIwMDc8L1llYXI+PFJl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gzMC00MDwvcGFn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</w:fldData>
        </w:fldChar>
      </w:r>
      <w:r w:rsidR="003F30EE" w:rsidRPr="00D52643">
        <w:instrText xml:space="preserve"> ADDIN EN.CITE.DATA </w:instrText>
      </w:r>
      <w:r w:rsidR="003F30EE" w:rsidRPr="00D52643">
        <w:fldChar w:fldCharType="end"/>
      </w:r>
      <w:r w:rsidR="00C9548D" w:rsidRPr="00D52643">
        <w:fldChar w:fldCharType="separate"/>
      </w:r>
      <w:r w:rsidR="009C7B33" w:rsidRPr="00D52643">
        <w:rPr>
          <w:noProof/>
          <w:vertAlign w:val="superscript"/>
        </w:rPr>
        <w:t>16</w:t>
      </w:r>
      <w:r w:rsidR="003F30EE" w:rsidRPr="00D52643">
        <w:rPr>
          <w:noProof/>
          <w:vertAlign w:val="superscript"/>
        </w:rPr>
        <w:t>,</w:t>
      </w:r>
      <w:r w:rsidR="009C7B33" w:rsidRPr="00D52643">
        <w:rPr>
          <w:noProof/>
          <w:vertAlign w:val="superscript"/>
        </w:rPr>
        <w:t>20</w:t>
      </w:r>
      <w:r w:rsidR="00C9548D" w:rsidRPr="00D52643">
        <w:fldChar w:fldCharType="end"/>
      </w:r>
      <w:r w:rsidR="009447CE" w:rsidRPr="00D52643">
        <w:t xml:space="preserve">. </w:t>
      </w:r>
      <w:r w:rsidR="006064B0" w:rsidRPr="00D52643">
        <w:t xml:space="preserve">On the other hand, </w:t>
      </w:r>
      <w:r w:rsidR="009447CE" w:rsidRPr="00D52643">
        <w:t>oleate also induces steatosis</w:t>
      </w:r>
      <w:r w:rsidR="00CD3BC9">
        <w:t>.</w:t>
      </w:r>
      <w:r w:rsidR="009447CE" w:rsidRPr="00D52643">
        <w:t xml:space="preserve"> </w:t>
      </w:r>
      <w:r w:rsidR="00CD3BC9">
        <w:t>I</w:t>
      </w:r>
      <w:r w:rsidR="009447CE" w:rsidRPr="00D52643">
        <w:t xml:space="preserve">t induces </w:t>
      </w:r>
      <w:r w:rsidR="00DE5913" w:rsidRPr="00D52643">
        <w:rPr>
          <w:i/>
          <w:iCs/>
        </w:rPr>
        <w:t xml:space="preserve">de novo </w:t>
      </w:r>
      <w:r w:rsidR="009447CE" w:rsidRPr="00D52643">
        <w:t>lipogenesis</w:t>
      </w:r>
      <w:r w:rsidR="00DE5913" w:rsidRPr="00D52643">
        <w:t xml:space="preserve">, </w:t>
      </w:r>
      <w:r w:rsidR="009447CE" w:rsidRPr="00D52643">
        <w:t>insulin resistance</w:t>
      </w:r>
      <w:r w:rsidR="00C9548D" w:rsidRPr="00D52643">
        <w:fldChar w:fldCharType="begin">
          <w:fldData xml:space="preserve">PEVuZE5vdGU+PENpdGU+PEF1dGhvcj5DaGVuPC9BdXRob3I+PFllYXI+MjAxODwvWWVhcj48UmVj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zA0LTE4PC9wYWdlcz48dm9sdW1lPjU2PC92b2x1bWU+PG51bWJlcj4yPC9udW1i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U1NTUzODc8L3VybD48
L3JlbGF0ZWQtdXJscz48L3VybHM+PGN1c3RvbTI+NDMwNjY4NTwvY3VzdG9tMj48ZWxlY3Ryb25p
Yy1yZXNvdXJjZS1udW0+MTAuMTE5NC9qbHIuTTA1NDQyOTwvZWxlY3Ryb25pYy1yZXNvdXJjZS1u
dW0+PGxhbmd1YWdlPmVuZzwvbGFuZ3VhZ2U+PC9yZWNvcmQ+PC9DaXRlPjwvRW5kTm90ZT4A
</w:fldData>
        </w:fldChar>
      </w:r>
      <w:r w:rsidR="006A1355">
        <w:instrText xml:space="preserve"> ADDIN EN.CITE </w:instrText>
      </w:r>
      <w:r w:rsidR="006A1355">
        <w:fldChar w:fldCharType="begin">
          <w:fldData xml:space="preserve">PEVuZE5vdGU+PENpdGU+PEF1dGhvcj5DaGVuPC9BdXRob3I+PFllYXI+MjAxODwvWWVhcj48UmVj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zA0LTE4PC9wYWdlcz48dm9sdW1lPjU2PC92b2x1bWU+PG51bWJlcj4yPC9udW1i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U1NTUzODc8L3VybD48
L3JlbGF0ZWQtdXJscz48L3VybHM+PGN1c3RvbTI+NDMwNjY4NTwvY3VzdG9tMj48ZWxlY3Ryb25p
Yy1yZXNvdXJjZS1udW0+MTAuMTE5NC9qbHIuTTA1NDQyOTwvZWxlY3Ryb25pYy1yZXNvdXJjZS1u
dW0+PGxhbmd1YWdlPmVuZzwvbGFuZ3VhZ2U+PC9yZWNvcmQ+PC9DaXRlPjwvRW5kTm90ZT4A
</w:fldData>
        </w:fldChar>
      </w:r>
      <w:r w:rsidR="006A1355">
        <w:instrText xml:space="preserve"> ADDIN EN.CITE.DATA </w:instrText>
      </w:r>
      <w:r w:rsidR="006A1355">
        <w:fldChar w:fldCharType="end"/>
      </w:r>
      <w:r w:rsidR="00C9548D" w:rsidRPr="00D52643">
        <w:fldChar w:fldCharType="separate"/>
      </w:r>
      <w:r w:rsidR="006A1355" w:rsidRPr="006A1355">
        <w:rPr>
          <w:noProof/>
          <w:vertAlign w:val="superscript"/>
        </w:rPr>
        <w:t>37,38</w:t>
      </w:r>
      <w:r w:rsidR="00C9548D" w:rsidRPr="00D52643">
        <w:fldChar w:fldCharType="end"/>
      </w:r>
      <w:r w:rsidR="00DE5913" w:rsidRPr="00D52643">
        <w:t xml:space="preserve">, </w:t>
      </w:r>
      <w:r w:rsidR="00392053">
        <w:t xml:space="preserve">and </w:t>
      </w:r>
      <w:r w:rsidR="00DE5913" w:rsidRPr="00D52643">
        <w:t>hyperproliferation</w:t>
      </w:r>
      <w:r w:rsidR="009C7B33" w:rsidRPr="00D52643">
        <w:fldChar w:fldCharType="begin">
          <w:fldData xml:space="preserve">PEVuZE5vdGU+PENpdGU+PEF1dGhvcj5CdXJoYW5zPC9BdXRob3I+PFllYXI+MjAxNTwvWWVhcj48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zA0LTE4PC9wYWdlcz48dm9sdW1lPjU2PC92b2x1bWU+PG51bWJlcj4yPC9udW1i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U1NTUzODc8L3VybD48
L3JlbGF0ZWQtdXJscz48L3VybHM+PGN1c3RvbTI+NDMwNjY4NTwvY3VzdG9tMj48ZWxlY3Ryb25p
Yy1yZXNvdXJjZS1udW0+MTAuMTE5NC9qbHIuTTA1NDQyOTwvZWxlY3Ryb25pYy1yZXNvdXJjZS1u
dW0+PGxhbmd1YWdlPmVuZzwvbGFuZ3VhZ2U+PC9yZWNvcmQ+PC9DaXRlPjwvRW5kTm90ZT4A
</w:fldData>
        </w:fldChar>
      </w:r>
      <w:r w:rsidR="006A1355">
        <w:instrText xml:space="preserve"> ADDIN EN.CITE </w:instrText>
      </w:r>
      <w:r w:rsidR="006A1355">
        <w:fldChar w:fldCharType="begin">
          <w:fldData xml:space="preserve">PEVuZE5vdGU+PENpdGU+PEF1dGhvcj5CdXJoYW5zPC9BdXRob3I+PFllYXI+MjAxNTwvWWVhcj48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zA0LTE4PC9wYWdlcz48dm9sdW1lPjU2PC92b2x1bWU+PG51bWJlcj4yPC9udW1i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U1NTUzODc8L3VybD48
L3JlbGF0ZWQtdXJscz48L3VybHM+PGN1c3RvbTI+NDMwNjY4NTwvY3VzdG9tMj48ZWxlY3Ryb25p
Yy1yZXNvdXJjZS1udW0+MTAuMTE5NC9qbHIuTTA1NDQyOTwvZWxlY3Ryb25pYy1yZXNvdXJjZS1u
dW0+PGxhbmd1YWdlPmVuZzwvbGFuZ3VhZ2U+PC9yZWNvcmQ+PC9DaXRlPjwvRW5kTm90ZT4A
</w:fldData>
        </w:fldChar>
      </w:r>
      <w:r w:rsidR="006A1355">
        <w:instrText xml:space="preserve"> ADDIN EN.CITE.DATA </w:instrText>
      </w:r>
      <w:r w:rsidR="006A1355">
        <w:fldChar w:fldCharType="end"/>
      </w:r>
      <w:r w:rsidR="009C7B33" w:rsidRPr="00D52643">
        <w:fldChar w:fldCharType="separate"/>
      </w:r>
      <w:r w:rsidR="006A1355" w:rsidRPr="006A1355">
        <w:rPr>
          <w:noProof/>
          <w:vertAlign w:val="superscript"/>
        </w:rPr>
        <w:t>38</w:t>
      </w:r>
      <w:r w:rsidR="009C7B33" w:rsidRPr="00D52643">
        <w:fldChar w:fldCharType="end"/>
      </w:r>
      <w:r w:rsidR="00DE5913" w:rsidRPr="00D52643">
        <w:t>. However</w:t>
      </w:r>
      <w:r w:rsidR="00392053">
        <w:t>,</w:t>
      </w:r>
      <w:r w:rsidR="00DE5913" w:rsidRPr="00D52643">
        <w:t xml:space="preserve"> the outcomes observed with oleate are </w:t>
      </w:r>
      <w:r w:rsidR="00D2743F" w:rsidRPr="00D52643">
        <w:t>often milder compared with palmitate and the mixture</w:t>
      </w:r>
      <w:r w:rsidR="00C9548D" w:rsidRPr="00D52643">
        <w:fldChar w:fldCharType="begin">
          <w:fldData xml:space="preserve">PEVuZE5vdGU+PENpdGU+PEF1dGhvcj5SaWNjaGk8L0F1dGhvcj48WWVhcj4yMDA5PC9ZZWFyPjxS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gzMC00MDwvcGFnZXM+PHZvbHVtZT4yNDwv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</w:fldData>
        </w:fldChar>
      </w:r>
      <w:r w:rsidR="003F30EE" w:rsidRPr="00D52643">
        <w:instrText xml:space="preserve"> ADDIN EN.CITE </w:instrText>
      </w:r>
      <w:r w:rsidR="003F30EE" w:rsidRPr="00D52643">
        <w:fldChar w:fldCharType="begin">
          <w:fldData xml:space="preserve">PEVuZE5vdGU+PENpdGU+PEF1dGhvcj5SaWNjaGk8L0F1dGhvcj48WWVhcj4yMDA5PC9ZZWFyPjxS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gzMC00MDwvcGFnZXM+PHZvbHVtZT4yNDwv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</w:fldData>
        </w:fldChar>
      </w:r>
      <w:r w:rsidR="003F30EE" w:rsidRPr="00D52643">
        <w:instrText xml:space="preserve"> ADDIN EN.CITE.DATA </w:instrText>
      </w:r>
      <w:r w:rsidR="003F30EE" w:rsidRPr="00D52643">
        <w:fldChar w:fldCharType="end"/>
      </w:r>
      <w:r w:rsidR="00C9548D" w:rsidRPr="00D52643">
        <w:fldChar w:fldCharType="separate"/>
      </w:r>
      <w:r w:rsidR="009C7B33" w:rsidRPr="00D52643">
        <w:rPr>
          <w:noProof/>
          <w:vertAlign w:val="superscript"/>
        </w:rPr>
        <w:t>16</w:t>
      </w:r>
      <w:r w:rsidR="003F30EE" w:rsidRPr="00D52643">
        <w:rPr>
          <w:noProof/>
          <w:vertAlign w:val="superscript"/>
        </w:rPr>
        <w:t>,</w:t>
      </w:r>
      <w:r w:rsidR="009C7B33" w:rsidRPr="00D52643">
        <w:rPr>
          <w:noProof/>
          <w:vertAlign w:val="superscript"/>
        </w:rPr>
        <w:t>20</w:t>
      </w:r>
      <w:r w:rsidR="00C9548D" w:rsidRPr="00D52643">
        <w:fldChar w:fldCharType="end"/>
      </w:r>
      <w:r w:rsidR="00D2743F" w:rsidRPr="00D52643">
        <w:t>. This might be related to its protective role</w:t>
      </w:r>
      <w:r w:rsidR="00CD3BC9">
        <w:t>.</w:t>
      </w:r>
      <w:r w:rsidR="00DE5913" w:rsidRPr="00D52643">
        <w:t xml:space="preserve"> </w:t>
      </w:r>
      <w:r w:rsidR="00CD3BC9">
        <w:t>O</w:t>
      </w:r>
      <w:r w:rsidR="006064B0" w:rsidRPr="00D52643">
        <w:t xml:space="preserve">leate </w:t>
      </w:r>
      <w:r w:rsidR="0064660C" w:rsidRPr="00D52643">
        <w:t xml:space="preserve">is </w:t>
      </w:r>
      <w:r w:rsidR="00D2743F" w:rsidRPr="00D52643">
        <w:t xml:space="preserve">the </w:t>
      </w:r>
      <w:r w:rsidR="00DE5913" w:rsidRPr="00D52643">
        <w:t>major component in</w:t>
      </w:r>
      <w:r w:rsidR="0064660C" w:rsidRPr="00D52643">
        <w:t xml:space="preserve"> </w:t>
      </w:r>
      <w:r w:rsidR="006513DE" w:rsidRPr="00D52643">
        <w:t>olive oil</w:t>
      </w:r>
      <w:r w:rsidR="00DE5913" w:rsidRPr="00D52643">
        <w:t>, a key ingredient in</w:t>
      </w:r>
      <w:r w:rsidR="006513DE" w:rsidRPr="00D52643">
        <w:t xml:space="preserve"> the </w:t>
      </w:r>
      <w:r w:rsidR="0064660C" w:rsidRPr="00D52643">
        <w:t xml:space="preserve">Mediterranean diet, one of the </w:t>
      </w:r>
      <w:r w:rsidR="00D04CF9" w:rsidRPr="00D52643">
        <w:t>well-known</w:t>
      </w:r>
      <w:r w:rsidR="0064660C" w:rsidRPr="00D52643">
        <w:t xml:space="preserve"> successful strategies against MAFLD</w:t>
      </w:r>
      <w:r w:rsidR="009C7B33" w:rsidRPr="00D52643">
        <w:fldChar w:fldCharType="begin">
          <w:fldData xml:space="preserve">PEVuZE5vdGU+PENpdGU+PEF1dGhvcj5BYmVuYXZvbGk8L0F1dGhvcj48WWVhcj4yMDE5PC9ZZWFy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==
</w:fldData>
        </w:fldChar>
      </w:r>
      <w:r w:rsidR="006A1355">
        <w:instrText xml:space="preserve"> ADDIN EN.CITE </w:instrText>
      </w:r>
      <w:r w:rsidR="006A1355">
        <w:fldChar w:fldCharType="begin">
          <w:fldData xml:space="preserve">PEVuZE5vdGU+PENpdGU+PEF1dGhvcj5BYmVuYXZvbGk8L0F1dGhvcj48WWVhcj4yMDE5PC9ZZWFy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==
</w:fldData>
        </w:fldChar>
      </w:r>
      <w:r w:rsidR="006A1355">
        <w:instrText xml:space="preserve"> ADDIN EN.CITE.DATA </w:instrText>
      </w:r>
      <w:r w:rsidR="006A1355">
        <w:fldChar w:fldCharType="end"/>
      </w:r>
      <w:r w:rsidR="009C7B33" w:rsidRPr="00D52643">
        <w:fldChar w:fldCharType="separate"/>
      </w:r>
      <w:r w:rsidR="006A1355" w:rsidRPr="006A1355">
        <w:rPr>
          <w:noProof/>
          <w:vertAlign w:val="superscript"/>
        </w:rPr>
        <w:t>39</w:t>
      </w:r>
      <w:r w:rsidR="009C7B33" w:rsidRPr="00D52643">
        <w:fldChar w:fldCharType="end"/>
      </w:r>
      <w:r w:rsidR="0064660C" w:rsidRPr="00D52643">
        <w:t>.</w:t>
      </w:r>
    </w:p>
    <w:p w14:paraId="0EF69C49" w14:textId="77777777" w:rsidR="00D04CF9" w:rsidRPr="00D52643" w:rsidRDefault="00D04CF9" w:rsidP="00D52643"/>
    <w:p w14:paraId="4E37DEF4" w14:textId="63E59A99" w:rsidR="00B261DC" w:rsidRDefault="00FF5272" w:rsidP="00D52643">
      <w:r w:rsidRPr="00D52643">
        <w:t>T</w:t>
      </w:r>
      <w:r w:rsidR="00C77C61" w:rsidRPr="00D52643">
        <w:t xml:space="preserve">his protocol </w:t>
      </w:r>
      <w:r w:rsidRPr="00D52643">
        <w:t>might</w:t>
      </w:r>
      <w:r w:rsidR="00C77C61" w:rsidRPr="00D52643">
        <w:t xml:space="preserve"> be </w:t>
      </w:r>
      <w:r w:rsidRPr="00D52643">
        <w:t>consider</w:t>
      </w:r>
      <w:r w:rsidR="00D00D72" w:rsidRPr="00D52643">
        <w:t>ed</w:t>
      </w:r>
      <w:r w:rsidRPr="00D52643">
        <w:t xml:space="preserve"> </w:t>
      </w:r>
      <w:r w:rsidR="00D04CF9">
        <w:t xml:space="preserve">as </w:t>
      </w:r>
      <w:r w:rsidR="00C77C61" w:rsidRPr="00D52643">
        <w:t xml:space="preserve">a </w:t>
      </w:r>
      <w:r w:rsidR="006064B0" w:rsidRPr="00D52643">
        <w:t>nice</w:t>
      </w:r>
      <w:r w:rsidR="00C77C61" w:rsidRPr="00D52643">
        <w:t xml:space="preserve"> tool to study steatosis due to its reproducibility</w:t>
      </w:r>
      <w:r w:rsidR="00B261DC" w:rsidRPr="00D52643">
        <w:t xml:space="preserve"> and </w:t>
      </w:r>
      <w:r w:rsidR="00C77C61" w:rsidRPr="00D52643">
        <w:t>the short time it takes to obtain results</w:t>
      </w:r>
      <w:r w:rsidR="00CD3BC9">
        <w:t>.</w:t>
      </w:r>
      <w:r w:rsidR="00B261DC" w:rsidRPr="00D52643">
        <w:t xml:space="preserve"> </w:t>
      </w:r>
      <w:r w:rsidR="00CD3BC9">
        <w:t xml:space="preserve">This is </w:t>
      </w:r>
      <w:r w:rsidR="00C77C61" w:rsidRPr="00D52643">
        <w:t>in comparison with using experimental models of MAFLD,</w:t>
      </w:r>
      <w:r w:rsidR="00B261DC" w:rsidRPr="00D52643">
        <w:t xml:space="preserve"> adding the fact that it does not impl</w:t>
      </w:r>
      <w:r w:rsidR="00D04CF9">
        <w:t>y</w:t>
      </w:r>
      <w:r w:rsidR="00B261DC" w:rsidRPr="00D52643">
        <w:t xml:space="preserve"> </w:t>
      </w:r>
      <w:r w:rsidR="009D1423" w:rsidRPr="00D52643">
        <w:t xml:space="preserve">the </w:t>
      </w:r>
      <w:r w:rsidR="00B261DC" w:rsidRPr="00D52643">
        <w:t>ethical issues inherent to using rodent models.</w:t>
      </w:r>
      <w:r w:rsidR="009D4630" w:rsidRPr="00D52643">
        <w:t xml:space="preserve"> This protocol allows </w:t>
      </w:r>
      <w:r w:rsidR="00A3322E">
        <w:t xml:space="preserve">being </w:t>
      </w:r>
      <w:r w:rsidR="009D4630" w:rsidRPr="00D52643">
        <w:t xml:space="preserve">followed </w:t>
      </w:r>
      <w:r w:rsidR="00A3322E">
        <w:t>for</w:t>
      </w:r>
      <w:r w:rsidR="00A3322E" w:rsidRPr="00D52643">
        <w:t xml:space="preserve"> </w:t>
      </w:r>
      <w:r w:rsidR="009D4630" w:rsidRPr="00D52643">
        <w:t>several days, provided that steatogenic medium is refreshed every 24 h.</w:t>
      </w:r>
      <w:r w:rsidR="00B261DC" w:rsidRPr="00D52643">
        <w:t xml:space="preserve"> This model is also cost-effective and possesses a wide range of applications</w:t>
      </w:r>
      <w:r w:rsidR="000C4F2E">
        <w:t>.</w:t>
      </w:r>
      <w:r w:rsidR="00B261DC" w:rsidRPr="00D52643">
        <w:t xml:space="preserve"> </w:t>
      </w:r>
      <w:r w:rsidR="000C4F2E">
        <w:t>I</w:t>
      </w:r>
      <w:r w:rsidR="00B261DC" w:rsidRPr="00D52643">
        <w:t xml:space="preserve">t </w:t>
      </w:r>
      <w:r w:rsidR="000C4F2E">
        <w:t xml:space="preserve">can </w:t>
      </w:r>
      <w:r w:rsidR="00B261DC" w:rsidRPr="00D52643">
        <w:t>also be adjusted to other cell lines, not only hepatocytes</w:t>
      </w:r>
      <w:r w:rsidR="009D1423" w:rsidRPr="00D52643">
        <w:t>,</w:t>
      </w:r>
      <w:r w:rsidR="00B261DC" w:rsidRPr="00D52643">
        <w:t xml:space="preserve"> but a wide range of cells affected by lipid overexposure during obesity. </w:t>
      </w:r>
      <w:r w:rsidR="00566BAA" w:rsidRPr="00F600DB">
        <w:t>One of the</w:t>
      </w:r>
      <w:r w:rsidR="00B261DC" w:rsidRPr="00F600DB">
        <w:t xml:space="preserve"> limitation</w:t>
      </w:r>
      <w:r w:rsidR="00AD0CDD" w:rsidRPr="00F600DB">
        <w:t>s</w:t>
      </w:r>
      <w:r w:rsidR="00B261DC" w:rsidRPr="00F600DB">
        <w:t xml:space="preserve"> of this protocol </w:t>
      </w:r>
      <w:r w:rsidRPr="00F600DB">
        <w:t xml:space="preserve">is </w:t>
      </w:r>
      <w:r w:rsidR="00B261DC" w:rsidRPr="00F600DB">
        <w:t>the use of HepG2 cells</w:t>
      </w:r>
      <w:r w:rsidR="000C4F2E">
        <w:t>.</w:t>
      </w:r>
      <w:r w:rsidR="00B261DC" w:rsidRPr="00F600DB">
        <w:t xml:space="preserve"> </w:t>
      </w:r>
      <w:r w:rsidR="000C4F2E">
        <w:t>S</w:t>
      </w:r>
      <w:r w:rsidR="00B261DC" w:rsidRPr="00F600DB">
        <w:t>ince this</w:t>
      </w:r>
      <w:r w:rsidR="00720E82" w:rsidRPr="00F600DB">
        <w:t xml:space="preserve"> is a carcinogenic</w:t>
      </w:r>
      <w:r w:rsidR="00B261DC" w:rsidRPr="00F600DB">
        <w:t xml:space="preserve"> cell </w:t>
      </w:r>
      <w:r w:rsidR="000F28A5" w:rsidRPr="00F600DB">
        <w:t>line</w:t>
      </w:r>
      <w:r w:rsidR="00A3322E">
        <w:t xml:space="preserve">, it </w:t>
      </w:r>
      <w:r w:rsidR="00720E82" w:rsidRPr="00F600DB">
        <w:t>might conceal or increase some outcomes.</w:t>
      </w:r>
      <w:r w:rsidR="006064B0" w:rsidRPr="00F600DB">
        <w:t xml:space="preserve"> However, </w:t>
      </w:r>
      <w:r w:rsidR="008E7BC0" w:rsidRPr="00F600DB">
        <w:t xml:space="preserve">the application of </w:t>
      </w:r>
      <w:r w:rsidR="006064B0" w:rsidRPr="00F600DB">
        <w:t xml:space="preserve">HepG2 cells in </w:t>
      </w:r>
      <w:r w:rsidR="000C4F2E" w:rsidRPr="00F600DB">
        <w:t>th</w:t>
      </w:r>
      <w:r w:rsidR="000C4F2E">
        <w:t>ese</w:t>
      </w:r>
      <w:r w:rsidR="000C4F2E" w:rsidRPr="00F600DB">
        <w:t xml:space="preserve"> </w:t>
      </w:r>
      <w:r w:rsidR="006064B0" w:rsidRPr="00F600DB">
        <w:t>type</w:t>
      </w:r>
      <w:r w:rsidR="00A3322E">
        <w:t>s</w:t>
      </w:r>
      <w:r w:rsidR="006064B0" w:rsidRPr="00F600DB">
        <w:t xml:space="preserve"> of studies </w:t>
      </w:r>
      <w:r w:rsidR="008E7BC0" w:rsidRPr="00F600DB">
        <w:t xml:space="preserve">is widely accepted </w:t>
      </w:r>
      <w:r w:rsidR="006064B0" w:rsidRPr="00F600DB">
        <w:t xml:space="preserve">due to its resemblance </w:t>
      </w:r>
      <w:r w:rsidR="008E7BC0" w:rsidRPr="00F600DB">
        <w:t>in lipid metabolism to healthy hepatocytes</w:t>
      </w:r>
      <w:r w:rsidR="009C7B33" w:rsidRPr="00F600DB">
        <w:fldChar w:fldCharType="begin">
          <w:fldData xml:space="preserve">PEVuZE5vdGU+PENpdGU+PEF1dGhvcj5OYWdhcmFqYW48L0F1dGhvcj48WWVhcj4yMDE5PC9ZZWFy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NTc4LUU1ODk8L3Bh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</w:fldData>
        </w:fldChar>
      </w:r>
      <w:r w:rsidR="006A1355" w:rsidRPr="00F600DB">
        <w:instrText xml:space="preserve"> ADDIN EN.CITE </w:instrText>
      </w:r>
      <w:r w:rsidR="006A1355" w:rsidRPr="00F600DB">
        <w:fldChar w:fldCharType="begin">
          <w:fldData xml:space="preserve">PEVuZE5vdGU+PENpdGU+PEF1dGhvcj5OYWdhcmFqYW48L0F1dGhvcj48WWVhcj4yMDE5PC9ZZWFy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NTc4LUU1ODk8L3Bh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</w:fldData>
        </w:fldChar>
      </w:r>
      <w:r w:rsidR="006A1355" w:rsidRPr="00F600DB">
        <w:instrText xml:space="preserve"> ADDIN EN.CITE.DATA </w:instrText>
      </w:r>
      <w:r w:rsidR="006A1355" w:rsidRPr="00F600DB">
        <w:fldChar w:fldCharType="end"/>
      </w:r>
      <w:r w:rsidR="009C7B33" w:rsidRPr="00F600DB">
        <w:fldChar w:fldCharType="separate"/>
      </w:r>
      <w:r w:rsidR="006A1355" w:rsidRPr="00F600DB">
        <w:rPr>
          <w:noProof/>
          <w:vertAlign w:val="superscript"/>
        </w:rPr>
        <w:t>40</w:t>
      </w:r>
      <w:r w:rsidR="009C7B33" w:rsidRPr="00F600DB">
        <w:fldChar w:fldCharType="end"/>
      </w:r>
      <w:r w:rsidR="008E7BC0" w:rsidRPr="00F600DB">
        <w:t>.</w:t>
      </w:r>
      <w:r w:rsidR="006064B0" w:rsidRPr="00F600DB">
        <w:t xml:space="preserve"> </w:t>
      </w:r>
      <w:r w:rsidR="00566BAA" w:rsidRPr="00F600DB">
        <w:t xml:space="preserve">The use of the mixture PA:2OA might also </w:t>
      </w:r>
      <w:r w:rsidR="000C4F2E">
        <w:t>prove to be</w:t>
      </w:r>
      <w:r w:rsidR="000C4F2E" w:rsidRPr="00F600DB">
        <w:t xml:space="preserve"> </w:t>
      </w:r>
      <w:r w:rsidR="00566BAA" w:rsidRPr="00F600DB">
        <w:t xml:space="preserve">controversial since it does not fully resemble the profiles of </w:t>
      </w:r>
      <w:r w:rsidR="00392053">
        <w:t>NEFA</w:t>
      </w:r>
      <w:r w:rsidR="00566BAA" w:rsidRPr="00F600DB">
        <w:t xml:space="preserve"> observed in the blood of </w:t>
      </w:r>
      <w:r w:rsidR="003107B2" w:rsidRPr="00F600DB">
        <w:t xml:space="preserve">NAFLD/MAFLD </w:t>
      </w:r>
      <w:r w:rsidR="00566BAA" w:rsidRPr="00F600DB">
        <w:t>patients</w:t>
      </w:r>
      <w:r w:rsidR="00272361" w:rsidRPr="00F600DB">
        <w:fldChar w:fldCharType="begin">
          <w:fldData xml:space="preserve">PEVuZE5vdGU+PENpdGU+PEF1dGhvcj5Ib2Rzb248L0F1dGhvcj48WWVhcj4yMDA4PC9ZZWFyPjxJ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=
</w:fldData>
        </w:fldChar>
      </w:r>
      <w:r w:rsidR="00272361" w:rsidRPr="00F600DB">
        <w:instrText xml:space="preserve"> ADDIN EN.CITE </w:instrText>
      </w:r>
      <w:r w:rsidR="00272361" w:rsidRPr="00F600DB">
        <w:fldChar w:fldCharType="begin">
          <w:fldData xml:space="preserve">PEVuZE5vdGU+PENpdGU+PEF1dGhvcj5Ib2Rzb248L0F1dGhvcj48WWVhcj4yMDA4PC9ZZWFyPjxJ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=
</w:fldData>
        </w:fldChar>
      </w:r>
      <w:r w:rsidR="00272361" w:rsidRPr="00F600DB">
        <w:instrText xml:space="preserve"> ADDIN EN.CITE.DATA </w:instrText>
      </w:r>
      <w:r w:rsidR="00272361" w:rsidRPr="00F600DB">
        <w:fldChar w:fldCharType="end"/>
      </w:r>
      <w:r w:rsidR="00272361" w:rsidRPr="00F600DB">
        <w:fldChar w:fldCharType="separate"/>
      </w:r>
      <w:r w:rsidR="00272361" w:rsidRPr="00F600DB">
        <w:rPr>
          <w:noProof/>
          <w:vertAlign w:val="superscript"/>
        </w:rPr>
        <w:t>41</w:t>
      </w:r>
      <w:r w:rsidR="00272361" w:rsidRPr="00F600DB">
        <w:fldChar w:fldCharType="end"/>
      </w:r>
      <w:r w:rsidR="000C4F2E">
        <w:t>.</w:t>
      </w:r>
      <w:r w:rsidR="00566BAA" w:rsidRPr="00F600DB">
        <w:t xml:space="preserve"> </w:t>
      </w:r>
      <w:r w:rsidR="000C4F2E">
        <w:t>O</w:t>
      </w:r>
      <w:r w:rsidR="00566BAA" w:rsidRPr="00F600DB">
        <w:t>ther fatty acids, including linolenic or stearic acids</w:t>
      </w:r>
      <w:r w:rsidR="00A3322E">
        <w:t>,</w:t>
      </w:r>
      <w:r w:rsidR="00566BAA" w:rsidRPr="00F600DB">
        <w:t xml:space="preserve"> might be included in further modifications and improvements of this protocol. </w:t>
      </w:r>
      <w:r w:rsidR="00720E82" w:rsidRPr="00F600DB">
        <w:t>A</w:t>
      </w:r>
      <w:r w:rsidR="00720E82" w:rsidRPr="00D52643">
        <w:t>nother limitation is</w:t>
      </w:r>
      <w:r w:rsidR="00B261DC" w:rsidRPr="00D52643">
        <w:t xml:space="preserve"> the fact that only one cell type, hepatocytes</w:t>
      </w:r>
      <w:r w:rsidR="009D1423" w:rsidRPr="00D52643">
        <w:t>,</w:t>
      </w:r>
      <w:r w:rsidR="00B261DC" w:rsidRPr="00D52643">
        <w:t xml:space="preserve"> </w:t>
      </w:r>
      <w:r w:rsidR="00FE55E8" w:rsidRPr="00D52643">
        <w:t>is</w:t>
      </w:r>
      <w:r w:rsidR="00B261DC" w:rsidRPr="00D52643">
        <w:t xml:space="preserve"> studied, lacking the interaction with other </w:t>
      </w:r>
      <w:r w:rsidR="009D1423" w:rsidRPr="00D52643">
        <w:t xml:space="preserve">hepatic </w:t>
      </w:r>
      <w:r w:rsidR="00B261DC" w:rsidRPr="00D52643">
        <w:t>cells</w:t>
      </w:r>
      <w:r w:rsidR="009D1423" w:rsidRPr="00D52643">
        <w:t xml:space="preserve"> present in the liver, including</w:t>
      </w:r>
      <w:r w:rsidR="00B261DC" w:rsidRPr="00D52643">
        <w:t xml:space="preserve"> sinusoid</w:t>
      </w:r>
      <w:r w:rsidR="009D1423" w:rsidRPr="00D52643">
        <w:t>al endothelial</w:t>
      </w:r>
      <w:r w:rsidR="00B261DC" w:rsidRPr="00D52643">
        <w:t>, Kupffer, hepatic stellate cells, etc</w:t>
      </w:r>
      <w:r w:rsidR="008044FA">
        <w:t>.</w:t>
      </w:r>
      <w:r w:rsidR="00B261DC" w:rsidRPr="00D52643">
        <w:t xml:space="preserve">, that </w:t>
      </w:r>
      <w:r w:rsidR="009D1423" w:rsidRPr="00D52643">
        <w:t>are</w:t>
      </w:r>
      <w:r w:rsidR="00B261DC" w:rsidRPr="00D52643">
        <w:t xml:space="preserve"> engaged in the </w:t>
      </w:r>
      <w:r w:rsidR="00720E82" w:rsidRPr="00D52643">
        <w:t>progression of MAFLD.</w:t>
      </w:r>
      <w:r w:rsidR="00B261DC" w:rsidRPr="00D52643">
        <w:t xml:space="preserve"> </w:t>
      </w:r>
      <w:r w:rsidR="00A3322E">
        <w:t>Moreover,</w:t>
      </w:r>
      <w:r w:rsidR="00720E82" w:rsidRPr="00D52643">
        <w:t xml:space="preserve"> this is a model to induce steatosis exclusively, </w:t>
      </w:r>
      <w:r w:rsidR="00C06232" w:rsidRPr="00D52643">
        <w:t>with</w:t>
      </w:r>
      <w:r w:rsidR="00720E82" w:rsidRPr="00D52643">
        <w:t xml:space="preserve"> no progression to steatohepatitis </w:t>
      </w:r>
      <w:r w:rsidR="00C06232" w:rsidRPr="00D52643">
        <w:t>and fibrosis.</w:t>
      </w:r>
    </w:p>
    <w:p w14:paraId="210ACA82" w14:textId="77777777" w:rsidR="008044FA" w:rsidRPr="00D52643" w:rsidRDefault="008044FA" w:rsidP="00D52643"/>
    <w:p w14:paraId="50711D37" w14:textId="4240B3AA" w:rsidR="00C8569A" w:rsidRPr="00D52643" w:rsidRDefault="00C8569A" w:rsidP="00D52643">
      <w:r w:rsidRPr="00D52643">
        <w:t xml:space="preserve">In conclusion, </w:t>
      </w:r>
      <w:r w:rsidR="008044FA">
        <w:t>the study provides</w:t>
      </w:r>
      <w:r w:rsidR="00FF5272" w:rsidRPr="00D52643">
        <w:t xml:space="preserve"> </w:t>
      </w:r>
      <w:r w:rsidRPr="00D52643">
        <w:t xml:space="preserve">an </w:t>
      </w:r>
      <w:r w:rsidRPr="00D52643">
        <w:rPr>
          <w:i/>
        </w:rPr>
        <w:t>in vitro</w:t>
      </w:r>
      <w:r w:rsidRPr="00D52643">
        <w:t xml:space="preserve"> protocol of hepatocyte steatosis that is easy to implement, reproducible</w:t>
      </w:r>
      <w:r w:rsidR="000C4F2E">
        <w:t>,</w:t>
      </w:r>
      <w:r w:rsidRPr="00D52643">
        <w:t xml:space="preserve"> and with a wide range of applications in the study of steatosis as well as the hepatocyte function in the context of fatty liver.</w:t>
      </w:r>
    </w:p>
    <w:p w14:paraId="1E7ABA5F" w14:textId="77777777" w:rsidR="00C77C61" w:rsidRPr="00D52643" w:rsidRDefault="00C77C61" w:rsidP="00D52643"/>
    <w:p w14:paraId="654C9DDC" w14:textId="56E39487" w:rsidR="006E4797" w:rsidRPr="00D52643" w:rsidRDefault="00551D82" w:rsidP="00D52643">
      <w:pPr>
        <w:pBdr>
          <w:top w:val="nil"/>
          <w:left w:val="nil"/>
          <w:bottom w:val="nil"/>
          <w:right w:val="nil"/>
          <w:between w:val="nil"/>
        </w:pBdr>
        <w:rPr>
          <w:lang w:val="es-MX"/>
        </w:rPr>
      </w:pPr>
      <w:r w:rsidRPr="00D52643">
        <w:rPr>
          <w:b/>
          <w:lang w:val="es-MX"/>
        </w:rPr>
        <w:t>ACKNOWLEDGMENTS:</w:t>
      </w:r>
    </w:p>
    <w:p w14:paraId="4750E879" w14:textId="77777777" w:rsidR="006E4797" w:rsidRPr="00D52643" w:rsidRDefault="00336C13" w:rsidP="00D52643">
      <w:pPr>
        <w:rPr>
          <w:bCs/>
          <w:lang w:val="es-MX"/>
        </w:rPr>
      </w:pPr>
      <w:proofErr w:type="spellStart"/>
      <w:r w:rsidRPr="0030628C">
        <w:rPr>
          <w:lang w:val="es-MX"/>
        </w:rPr>
        <w:t>This</w:t>
      </w:r>
      <w:proofErr w:type="spellEnd"/>
      <w:r w:rsidRPr="0030628C">
        <w:rPr>
          <w:lang w:val="es-MX"/>
        </w:rPr>
        <w:t xml:space="preserve"> </w:t>
      </w:r>
      <w:proofErr w:type="spellStart"/>
      <w:r w:rsidRPr="0030628C">
        <w:rPr>
          <w:lang w:val="es-MX"/>
        </w:rPr>
        <w:t>work</w:t>
      </w:r>
      <w:proofErr w:type="spellEnd"/>
      <w:r w:rsidRPr="0030628C">
        <w:rPr>
          <w:lang w:val="es-MX"/>
        </w:rPr>
        <w:t xml:space="preserve"> </w:t>
      </w:r>
      <w:proofErr w:type="spellStart"/>
      <w:r w:rsidRPr="0030628C">
        <w:rPr>
          <w:lang w:val="es-MX"/>
        </w:rPr>
        <w:t>was</w:t>
      </w:r>
      <w:proofErr w:type="spellEnd"/>
      <w:r w:rsidRPr="0030628C">
        <w:rPr>
          <w:lang w:val="es-MX"/>
        </w:rPr>
        <w:t xml:space="preserve"> </w:t>
      </w:r>
      <w:proofErr w:type="spellStart"/>
      <w:r w:rsidRPr="0030628C">
        <w:rPr>
          <w:lang w:val="es-MX"/>
        </w:rPr>
        <w:t>funded</w:t>
      </w:r>
      <w:proofErr w:type="spellEnd"/>
      <w:r w:rsidRPr="0030628C">
        <w:rPr>
          <w:lang w:val="es-MX"/>
        </w:rPr>
        <w:t xml:space="preserve"> </w:t>
      </w:r>
      <w:proofErr w:type="spellStart"/>
      <w:r w:rsidRPr="0030628C">
        <w:rPr>
          <w:lang w:val="es-MX"/>
        </w:rPr>
        <w:t>by</w:t>
      </w:r>
      <w:proofErr w:type="spellEnd"/>
      <w:r w:rsidRPr="00D52643">
        <w:rPr>
          <w:lang w:val="es-MX"/>
        </w:rPr>
        <w:t xml:space="preserve"> Consejo Nacional de Ciencia y Tecnología (</w:t>
      </w:r>
      <w:proofErr w:type="spellStart"/>
      <w:r w:rsidRPr="00D52643">
        <w:rPr>
          <w:lang w:val="es-MX"/>
        </w:rPr>
        <w:t>Conacyt</w:t>
      </w:r>
      <w:proofErr w:type="spellEnd"/>
      <w:r w:rsidRPr="00D52643">
        <w:rPr>
          <w:lang w:val="es-MX"/>
        </w:rPr>
        <w:t>, CB-221137).</w:t>
      </w:r>
      <w:r w:rsidR="00F35A0F" w:rsidRPr="00D52643">
        <w:rPr>
          <w:lang w:val="es-MX"/>
        </w:rPr>
        <w:t xml:space="preserve"> </w:t>
      </w:r>
      <w:r w:rsidRPr="00D52643">
        <w:rPr>
          <w:bCs/>
          <w:lang w:val="es-MX"/>
        </w:rPr>
        <w:t xml:space="preserve">Adriana Campos </w:t>
      </w:r>
      <w:proofErr w:type="spellStart"/>
      <w:r w:rsidRPr="00D52643">
        <w:rPr>
          <w:bCs/>
          <w:lang w:val="es-MX"/>
        </w:rPr>
        <w:t>is</w:t>
      </w:r>
      <w:proofErr w:type="spellEnd"/>
      <w:r w:rsidRPr="00D52643">
        <w:rPr>
          <w:bCs/>
          <w:lang w:val="es-MX"/>
        </w:rPr>
        <w:t xml:space="preserve"> a </w:t>
      </w:r>
      <w:r w:rsidR="00CE5439" w:rsidRPr="00D52643">
        <w:rPr>
          <w:bCs/>
          <w:lang w:val="es-MX"/>
        </w:rPr>
        <w:t xml:space="preserve">doctoral </w:t>
      </w:r>
      <w:proofErr w:type="spellStart"/>
      <w:r w:rsidRPr="00D52643">
        <w:rPr>
          <w:bCs/>
          <w:lang w:val="es-MX"/>
        </w:rPr>
        <w:t>student</w:t>
      </w:r>
      <w:proofErr w:type="spellEnd"/>
      <w:r w:rsidRPr="00D52643">
        <w:rPr>
          <w:bCs/>
          <w:lang w:val="es-MX"/>
        </w:rPr>
        <w:t xml:space="preserve"> at Programa de Doctorado en Ciencias Biomédicas, U</w:t>
      </w:r>
      <w:r w:rsidR="00CE5439" w:rsidRPr="00D52643">
        <w:rPr>
          <w:bCs/>
          <w:lang w:val="es-MX"/>
        </w:rPr>
        <w:t xml:space="preserve">niversidad </w:t>
      </w:r>
      <w:r w:rsidRPr="00D52643">
        <w:rPr>
          <w:bCs/>
          <w:lang w:val="es-MX"/>
        </w:rPr>
        <w:t>N</w:t>
      </w:r>
      <w:r w:rsidR="00CE5439" w:rsidRPr="00D52643">
        <w:rPr>
          <w:bCs/>
          <w:lang w:val="es-MX"/>
        </w:rPr>
        <w:t xml:space="preserve">acional </w:t>
      </w:r>
      <w:r w:rsidR="006C396E" w:rsidRPr="00D52643">
        <w:rPr>
          <w:bCs/>
          <w:lang w:val="es-MX"/>
        </w:rPr>
        <w:t>Autónoma</w:t>
      </w:r>
      <w:r w:rsidR="00CE5439" w:rsidRPr="00D52643">
        <w:rPr>
          <w:bCs/>
          <w:lang w:val="es-MX"/>
        </w:rPr>
        <w:t xml:space="preserve"> de </w:t>
      </w:r>
      <w:r w:rsidRPr="00D52643">
        <w:rPr>
          <w:bCs/>
          <w:lang w:val="es-MX"/>
        </w:rPr>
        <w:t>M</w:t>
      </w:r>
      <w:r w:rsidR="00CE5439" w:rsidRPr="00D52643">
        <w:rPr>
          <w:bCs/>
          <w:lang w:val="es-MX"/>
        </w:rPr>
        <w:t>éxico</w:t>
      </w:r>
      <w:r w:rsidRPr="00D52643">
        <w:rPr>
          <w:bCs/>
          <w:lang w:val="es-MX"/>
        </w:rPr>
        <w:t xml:space="preserve">, and </w:t>
      </w:r>
      <w:proofErr w:type="spellStart"/>
      <w:r w:rsidRPr="00D52643">
        <w:rPr>
          <w:bCs/>
          <w:lang w:val="es-MX"/>
        </w:rPr>
        <w:t>was</w:t>
      </w:r>
      <w:proofErr w:type="spellEnd"/>
      <w:r w:rsidRPr="00D52643">
        <w:rPr>
          <w:bCs/>
          <w:lang w:val="es-MX"/>
        </w:rPr>
        <w:t xml:space="preserve"> </w:t>
      </w:r>
      <w:proofErr w:type="spellStart"/>
      <w:r w:rsidRPr="00D52643">
        <w:rPr>
          <w:bCs/>
          <w:lang w:val="es-MX"/>
        </w:rPr>
        <w:t>supported</w:t>
      </w:r>
      <w:proofErr w:type="spellEnd"/>
      <w:r w:rsidRPr="00D52643">
        <w:rPr>
          <w:bCs/>
          <w:lang w:val="es-MX"/>
        </w:rPr>
        <w:t xml:space="preserve"> </w:t>
      </w:r>
      <w:proofErr w:type="spellStart"/>
      <w:r w:rsidRPr="00D52643">
        <w:rPr>
          <w:bCs/>
          <w:lang w:val="es-MX"/>
        </w:rPr>
        <w:t>by</w:t>
      </w:r>
      <w:proofErr w:type="spellEnd"/>
      <w:r w:rsidRPr="00D52643">
        <w:rPr>
          <w:bCs/>
          <w:lang w:val="es-MX"/>
        </w:rPr>
        <w:t xml:space="preserve"> </w:t>
      </w:r>
      <w:proofErr w:type="spellStart"/>
      <w:r w:rsidRPr="00D52643">
        <w:rPr>
          <w:bCs/>
          <w:lang w:val="es-MX"/>
        </w:rPr>
        <w:t>Conacyt</w:t>
      </w:r>
      <w:proofErr w:type="spellEnd"/>
      <w:r w:rsidRPr="00D52643">
        <w:rPr>
          <w:bCs/>
          <w:lang w:val="es-MX"/>
        </w:rPr>
        <w:t xml:space="preserve"> (</w:t>
      </w:r>
      <w:r w:rsidR="002565BB" w:rsidRPr="00D52643">
        <w:rPr>
          <w:bCs/>
          <w:lang w:val="es-MX"/>
        </w:rPr>
        <w:t>CVU: 1002502</w:t>
      </w:r>
      <w:r w:rsidRPr="00D52643">
        <w:rPr>
          <w:bCs/>
          <w:lang w:val="es-MX"/>
        </w:rPr>
        <w:t>).</w:t>
      </w:r>
    </w:p>
    <w:p w14:paraId="05F344D9" w14:textId="77777777" w:rsidR="00336C13" w:rsidRPr="00D52643" w:rsidRDefault="00336C13" w:rsidP="00D52643">
      <w:pPr>
        <w:rPr>
          <w:bCs/>
          <w:lang w:val="es-MX"/>
        </w:rPr>
      </w:pPr>
    </w:p>
    <w:p w14:paraId="60A4F8F8" w14:textId="77777777" w:rsidR="00336C13" w:rsidRPr="00D52643" w:rsidRDefault="00551D82" w:rsidP="00D52643">
      <w:pPr>
        <w:pBdr>
          <w:top w:val="nil"/>
          <w:left w:val="nil"/>
          <w:bottom w:val="nil"/>
          <w:right w:val="nil"/>
          <w:between w:val="nil"/>
        </w:pBdr>
        <w:rPr>
          <w:b/>
        </w:rPr>
      </w:pPr>
      <w:r w:rsidRPr="00D52643">
        <w:rPr>
          <w:b/>
        </w:rPr>
        <w:t>DISCLOSURES:</w:t>
      </w:r>
    </w:p>
    <w:p w14:paraId="33F02E84" w14:textId="73C5D0F0" w:rsidR="006E4797" w:rsidRPr="00D52643" w:rsidRDefault="000C4F2E" w:rsidP="00D52643">
      <w:pPr>
        <w:pBdr>
          <w:top w:val="nil"/>
          <w:left w:val="nil"/>
          <w:bottom w:val="nil"/>
          <w:right w:val="nil"/>
          <w:between w:val="nil"/>
        </w:pBdr>
      </w:pPr>
      <w:r>
        <w:rPr>
          <w:bCs/>
        </w:rPr>
        <w:t>The a</w:t>
      </w:r>
      <w:r w:rsidR="00336C13" w:rsidRPr="00D52643">
        <w:rPr>
          <w:bCs/>
        </w:rPr>
        <w:t>uthors have nothing to disclose.</w:t>
      </w:r>
    </w:p>
    <w:p w14:paraId="2035516D" w14:textId="77777777" w:rsidR="006E4797" w:rsidRPr="00D52643" w:rsidRDefault="006E4797" w:rsidP="00D52643"/>
    <w:p w14:paraId="38818369" w14:textId="650C28D1" w:rsidR="008F73AF" w:rsidRDefault="00551D82" w:rsidP="00D52643">
      <w:pPr>
        <w:rPr>
          <w:b/>
        </w:rPr>
      </w:pPr>
      <w:r w:rsidRPr="00D52643">
        <w:rPr>
          <w:b/>
        </w:rPr>
        <w:lastRenderedPageBreak/>
        <w:t>REFERENCES:</w:t>
      </w:r>
    </w:p>
    <w:p w14:paraId="6F33FB36"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noProof/>
          <w:sz w:val="24"/>
          <w:szCs w:val="24"/>
        </w:rPr>
        <w:fldChar w:fldCharType="begin"/>
      </w:r>
      <w:r w:rsidRPr="00015BB3">
        <w:rPr>
          <w:rFonts w:ascii="Calibri" w:hAnsi="Calibri" w:cs="Calibri"/>
          <w:sz w:val="24"/>
          <w:szCs w:val="24"/>
        </w:rPr>
        <w:instrText xml:space="preserve"> ADDIN EN.REFLIST </w:instrText>
      </w:r>
      <w:r w:rsidRPr="00015BB3">
        <w:rPr>
          <w:rFonts w:ascii="Calibri" w:hAnsi="Calibri" w:cs="Calibri"/>
          <w:noProof/>
          <w:sz w:val="24"/>
          <w:szCs w:val="24"/>
        </w:rPr>
        <w:fldChar w:fldCharType="separate"/>
      </w:r>
      <w:bookmarkStart w:id="2" w:name="_ENREF_1"/>
      <w:r w:rsidRPr="00015BB3">
        <w:rPr>
          <w:rFonts w:ascii="Calibri" w:hAnsi="Calibri" w:cs="Calibri"/>
          <w:noProof/>
          <w:sz w:val="24"/>
          <w:szCs w:val="24"/>
        </w:rPr>
        <w:t xml:space="preserve">Younossi, Z. M. Non-alcoholic fatty liver disease - a global public health perspective. </w:t>
      </w:r>
      <w:r w:rsidRPr="00015BB3">
        <w:rPr>
          <w:rFonts w:ascii="Calibri" w:hAnsi="Calibri" w:cs="Calibri"/>
          <w:i/>
          <w:noProof/>
          <w:sz w:val="24"/>
          <w:szCs w:val="24"/>
        </w:rPr>
        <w:t>Journal of Hepat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70</w:t>
      </w:r>
      <w:r w:rsidRPr="00015BB3">
        <w:rPr>
          <w:rFonts w:ascii="Calibri" w:hAnsi="Calibri" w:cs="Calibri"/>
          <w:noProof/>
          <w:sz w:val="24"/>
          <w:szCs w:val="24"/>
        </w:rPr>
        <w:t xml:space="preserve"> (3), 531–544 (2019).</w:t>
      </w:r>
      <w:bookmarkEnd w:id="2"/>
    </w:p>
    <w:p w14:paraId="383934C3"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 w:name="_ENREF_2"/>
      <w:r w:rsidRPr="00015BB3">
        <w:rPr>
          <w:rFonts w:ascii="Calibri" w:hAnsi="Calibri" w:cs="Calibri"/>
          <w:noProof/>
          <w:sz w:val="24"/>
          <w:szCs w:val="24"/>
        </w:rPr>
        <w:t>Younossi, Z.</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Global perspectives on nonalcoholic fatty liver disease and nonalcoholic steatohepatitis. </w:t>
      </w:r>
      <w:r w:rsidRPr="00015BB3">
        <w:rPr>
          <w:rFonts w:ascii="Calibri" w:hAnsi="Calibri" w:cs="Calibri"/>
          <w:i/>
          <w:noProof/>
          <w:sz w:val="24"/>
          <w:szCs w:val="24"/>
        </w:rPr>
        <w:t>Hepat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69</w:t>
      </w:r>
      <w:r w:rsidRPr="00015BB3">
        <w:rPr>
          <w:rFonts w:ascii="Calibri" w:hAnsi="Calibri" w:cs="Calibri"/>
          <w:noProof/>
          <w:sz w:val="24"/>
          <w:szCs w:val="24"/>
        </w:rPr>
        <w:t xml:space="preserve"> (6), 2672–2682 (2019).</w:t>
      </w:r>
      <w:bookmarkEnd w:id="3"/>
    </w:p>
    <w:p w14:paraId="05A9F748"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4" w:name="_ENREF_3"/>
      <w:r w:rsidRPr="00015BB3">
        <w:rPr>
          <w:rFonts w:ascii="Calibri" w:hAnsi="Calibri" w:cs="Calibri"/>
          <w:noProof/>
          <w:sz w:val="24"/>
          <w:szCs w:val="24"/>
        </w:rPr>
        <w:t>Eslam, M.</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A new definition for metabolic dysfunction-associated fatty liver disease: An international expert consensus statement. </w:t>
      </w:r>
      <w:r w:rsidRPr="00015BB3">
        <w:rPr>
          <w:rFonts w:ascii="Calibri" w:hAnsi="Calibri" w:cs="Calibri"/>
          <w:i/>
          <w:noProof/>
          <w:sz w:val="24"/>
          <w:szCs w:val="24"/>
        </w:rPr>
        <w:t>Journal of Hepat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73</w:t>
      </w:r>
      <w:r w:rsidRPr="00015BB3">
        <w:rPr>
          <w:rFonts w:ascii="Calibri" w:hAnsi="Calibri" w:cs="Calibri"/>
          <w:noProof/>
          <w:sz w:val="24"/>
          <w:szCs w:val="24"/>
        </w:rPr>
        <w:t xml:space="preserve"> (1), 202–209 (2020).</w:t>
      </w:r>
      <w:bookmarkEnd w:id="4"/>
    </w:p>
    <w:p w14:paraId="648041D9" w14:textId="06ED757C"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5" w:name="_ENREF_4"/>
      <w:r w:rsidRPr="00015BB3">
        <w:rPr>
          <w:rFonts w:ascii="Calibri" w:hAnsi="Calibri" w:cs="Calibri"/>
          <w:noProof/>
          <w:sz w:val="24"/>
          <w:szCs w:val="24"/>
        </w:rPr>
        <w:t xml:space="preserve">Eslam, M., Sanyal, A. J., George, J. MAFLD: A consensus-driven proposed nomenclature for metabolic associated fatty liver disease. </w:t>
      </w:r>
      <w:r w:rsidRPr="00015BB3">
        <w:rPr>
          <w:rFonts w:ascii="Calibri" w:hAnsi="Calibri" w:cs="Calibri"/>
          <w:i/>
          <w:noProof/>
          <w:sz w:val="24"/>
          <w:szCs w:val="24"/>
        </w:rPr>
        <w:t>Gastroenter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58</w:t>
      </w:r>
      <w:r w:rsidRPr="00015BB3">
        <w:rPr>
          <w:rFonts w:ascii="Calibri" w:hAnsi="Calibri" w:cs="Calibri"/>
          <w:noProof/>
          <w:sz w:val="24"/>
          <w:szCs w:val="24"/>
        </w:rPr>
        <w:t xml:space="preserve"> (7), 1999–2014 e1991 (2020).</w:t>
      </w:r>
      <w:bookmarkEnd w:id="5"/>
    </w:p>
    <w:p w14:paraId="276B009E"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6" w:name="_ENREF_5"/>
      <w:r w:rsidRPr="00015BB3">
        <w:rPr>
          <w:rFonts w:ascii="Calibri" w:hAnsi="Calibri" w:cs="Calibri"/>
          <w:sz w:val="24"/>
          <w:szCs w:val="24"/>
        </w:rPr>
        <w:t>Chalasani, N.</w:t>
      </w:r>
      <w:r w:rsidRPr="00015BB3">
        <w:rPr>
          <w:rFonts w:ascii="Calibri" w:hAnsi="Calibri" w:cs="Calibri"/>
          <w:i/>
          <w:sz w:val="24"/>
          <w:szCs w:val="24"/>
        </w:rPr>
        <w:t xml:space="preserve"> </w:t>
      </w:r>
      <w:r w:rsidRPr="00015BB3">
        <w:rPr>
          <w:rFonts w:ascii="Calibri" w:hAnsi="Calibri" w:cs="Calibri"/>
          <w:iCs/>
          <w:sz w:val="24"/>
          <w:szCs w:val="24"/>
        </w:rPr>
        <w:t>et al</w:t>
      </w:r>
      <w:r w:rsidRPr="00015BB3">
        <w:rPr>
          <w:rFonts w:ascii="Calibri" w:hAnsi="Calibri" w:cs="Calibri"/>
          <w:i/>
          <w:sz w:val="24"/>
          <w:szCs w:val="24"/>
        </w:rPr>
        <w:t>.</w:t>
      </w:r>
      <w:r w:rsidRPr="00015BB3">
        <w:rPr>
          <w:rFonts w:ascii="Calibri" w:hAnsi="Calibri" w:cs="Calibri"/>
          <w:sz w:val="24"/>
          <w:szCs w:val="24"/>
        </w:rPr>
        <w:t xml:space="preserve"> The diagnosis and management of nonalcoholic fatty liver disease: Practice guidance from the American association for the study of liver diseases. </w:t>
      </w:r>
      <w:r w:rsidRPr="00015BB3">
        <w:rPr>
          <w:rFonts w:ascii="Calibri" w:hAnsi="Calibri" w:cs="Calibri"/>
          <w:i/>
          <w:sz w:val="24"/>
          <w:szCs w:val="24"/>
        </w:rPr>
        <w:t>Hepatology</w:t>
      </w:r>
      <w:r w:rsidRPr="00BA52B5">
        <w:rPr>
          <w:rFonts w:ascii="Calibri" w:hAnsi="Calibri" w:cs="Calibri"/>
          <w:iCs/>
          <w:sz w:val="24"/>
          <w:szCs w:val="24"/>
        </w:rPr>
        <w:t>.</w:t>
      </w:r>
      <w:r w:rsidRPr="000C4F2E">
        <w:rPr>
          <w:rFonts w:ascii="Calibri" w:hAnsi="Calibri" w:cs="Calibri"/>
          <w:iCs/>
          <w:sz w:val="24"/>
          <w:szCs w:val="24"/>
        </w:rPr>
        <w:t xml:space="preserve"> </w:t>
      </w:r>
      <w:r w:rsidRPr="00015BB3">
        <w:rPr>
          <w:rFonts w:ascii="Calibri" w:hAnsi="Calibri" w:cs="Calibri"/>
          <w:b/>
          <w:sz w:val="24"/>
          <w:szCs w:val="24"/>
        </w:rPr>
        <w:t>67</w:t>
      </w:r>
      <w:r w:rsidRPr="00015BB3">
        <w:rPr>
          <w:rFonts w:ascii="Calibri" w:hAnsi="Calibri" w:cs="Calibri"/>
          <w:sz w:val="24"/>
          <w:szCs w:val="24"/>
        </w:rPr>
        <w:t xml:space="preserve"> (1), 328–357 (2018).</w:t>
      </w:r>
      <w:bookmarkEnd w:id="6"/>
    </w:p>
    <w:p w14:paraId="4F037E9F"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7" w:name="_ENREF_6"/>
      <w:r w:rsidRPr="00015BB3">
        <w:rPr>
          <w:rFonts w:ascii="Calibri" w:hAnsi="Calibri" w:cs="Calibri"/>
          <w:noProof/>
          <w:sz w:val="24"/>
          <w:szCs w:val="24"/>
        </w:rPr>
        <w:t xml:space="preserve">Calzadilla Bertot, L., Adams, L. A. The natural course of non-alcoholic fatty liver disease. </w:t>
      </w:r>
      <w:r w:rsidRPr="00015BB3">
        <w:rPr>
          <w:rFonts w:ascii="Calibri" w:hAnsi="Calibri" w:cs="Calibri"/>
          <w:i/>
          <w:noProof/>
          <w:sz w:val="24"/>
          <w:szCs w:val="24"/>
        </w:rPr>
        <w:t>International Journal of Molecular Science</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7</w:t>
      </w:r>
      <w:r w:rsidRPr="00015BB3">
        <w:rPr>
          <w:rFonts w:ascii="Calibri" w:hAnsi="Calibri" w:cs="Calibri"/>
          <w:noProof/>
          <w:sz w:val="24"/>
          <w:szCs w:val="24"/>
        </w:rPr>
        <w:t xml:space="preserve"> (5), 774 (2016).</w:t>
      </w:r>
      <w:bookmarkEnd w:id="7"/>
    </w:p>
    <w:p w14:paraId="541D6FB4"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8" w:name="_ENREF_7"/>
      <w:r w:rsidRPr="00015BB3">
        <w:rPr>
          <w:rFonts w:ascii="Calibri" w:hAnsi="Calibri" w:cs="Calibri"/>
          <w:noProof/>
          <w:sz w:val="24"/>
          <w:szCs w:val="24"/>
        </w:rPr>
        <w:t>Reccia, I.</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Non-alcoholic fatty liver disease: A sign of systemic disease. </w:t>
      </w:r>
      <w:r w:rsidRPr="00015BB3">
        <w:rPr>
          <w:rFonts w:ascii="Calibri" w:hAnsi="Calibri" w:cs="Calibri"/>
          <w:i/>
          <w:noProof/>
          <w:sz w:val="24"/>
          <w:szCs w:val="24"/>
        </w:rPr>
        <w:t>Metabolism</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72</w:t>
      </w:r>
      <w:r w:rsidRPr="00015BB3">
        <w:rPr>
          <w:rFonts w:ascii="Calibri" w:hAnsi="Calibri" w:cs="Calibri"/>
          <w:bCs/>
          <w:noProof/>
          <w:sz w:val="24"/>
          <w:szCs w:val="24"/>
        </w:rPr>
        <w:t>,</w:t>
      </w:r>
      <w:r w:rsidRPr="00015BB3">
        <w:rPr>
          <w:rFonts w:ascii="Calibri" w:hAnsi="Calibri" w:cs="Calibri"/>
          <w:noProof/>
          <w:sz w:val="24"/>
          <w:szCs w:val="24"/>
        </w:rPr>
        <w:t xml:space="preserve"> 94–108 (2017).</w:t>
      </w:r>
      <w:bookmarkEnd w:id="8"/>
    </w:p>
    <w:p w14:paraId="08533359"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9" w:name="_ENREF_8"/>
      <w:r w:rsidRPr="00015BB3">
        <w:rPr>
          <w:rFonts w:ascii="Calibri" w:hAnsi="Calibri" w:cs="Calibri"/>
          <w:noProof/>
          <w:sz w:val="24"/>
          <w:szCs w:val="24"/>
        </w:rPr>
        <w:t>Tomita, K.</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Free cholesterol accumulation in hepatic stellate cells: Mechanism of liver fibrosis aggravation in nonalcoholic steatohepatitis in mice. </w:t>
      </w:r>
      <w:r w:rsidRPr="00015BB3">
        <w:rPr>
          <w:rFonts w:ascii="Calibri" w:hAnsi="Calibri" w:cs="Calibri"/>
          <w:i/>
          <w:noProof/>
          <w:sz w:val="24"/>
          <w:szCs w:val="24"/>
        </w:rPr>
        <w:t>Hepat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59</w:t>
      </w:r>
      <w:r w:rsidRPr="00015BB3">
        <w:rPr>
          <w:rFonts w:ascii="Calibri" w:hAnsi="Calibri" w:cs="Calibri"/>
          <w:noProof/>
          <w:sz w:val="24"/>
          <w:szCs w:val="24"/>
        </w:rPr>
        <w:t xml:space="preserve"> (1), 154–169 (2014).</w:t>
      </w:r>
      <w:bookmarkEnd w:id="9"/>
    </w:p>
    <w:p w14:paraId="7AE58078"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0" w:name="_ENREF_9"/>
      <w:r w:rsidRPr="00015BB3">
        <w:rPr>
          <w:rFonts w:ascii="Calibri" w:hAnsi="Calibri" w:cs="Calibri"/>
          <w:noProof/>
          <w:sz w:val="24"/>
          <w:szCs w:val="24"/>
        </w:rPr>
        <w:t xml:space="preserve">Byrne, C. D., Targher, G. Nafld: A multisystem disease. </w:t>
      </w:r>
      <w:r w:rsidRPr="00015BB3">
        <w:rPr>
          <w:rFonts w:ascii="Calibri" w:hAnsi="Calibri" w:cs="Calibri"/>
          <w:i/>
          <w:noProof/>
          <w:sz w:val="24"/>
          <w:szCs w:val="24"/>
        </w:rPr>
        <w:t>Journal of Hepat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62</w:t>
      </w:r>
      <w:r w:rsidRPr="00015BB3">
        <w:rPr>
          <w:rFonts w:ascii="Calibri" w:hAnsi="Calibri" w:cs="Calibri"/>
          <w:noProof/>
          <w:sz w:val="24"/>
          <w:szCs w:val="24"/>
        </w:rPr>
        <w:t xml:space="preserve"> (1 Suppl), S47–64 (2015).</w:t>
      </w:r>
      <w:bookmarkEnd w:id="10"/>
    </w:p>
    <w:p w14:paraId="517E8310" w14:textId="5EC0D7E8"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1" w:name="_ENREF_10"/>
      <w:r w:rsidRPr="00015BB3">
        <w:rPr>
          <w:rFonts w:ascii="Calibri" w:hAnsi="Calibri" w:cs="Calibri"/>
          <w:noProof/>
          <w:sz w:val="24"/>
          <w:szCs w:val="24"/>
        </w:rPr>
        <w:t xml:space="preserve">Ipsen, D. H., Lykkesfeldt, J., Tveden-Nyborg, P. Molecular mechanisms of hepatic lipid accumulation in non-alcoholic fatty liver disease. </w:t>
      </w:r>
      <w:r w:rsidRPr="00015BB3">
        <w:rPr>
          <w:rFonts w:ascii="Calibri" w:hAnsi="Calibri" w:cs="Calibri"/>
          <w:i/>
          <w:noProof/>
          <w:sz w:val="24"/>
          <w:szCs w:val="24"/>
        </w:rPr>
        <w:t>Cellular and Molecular Life Sciences</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75</w:t>
      </w:r>
      <w:r w:rsidRPr="00015BB3">
        <w:rPr>
          <w:rFonts w:ascii="Calibri" w:hAnsi="Calibri" w:cs="Calibri"/>
          <w:noProof/>
          <w:sz w:val="24"/>
          <w:szCs w:val="24"/>
        </w:rPr>
        <w:t xml:space="preserve"> (18), 3313–3327 (2018).</w:t>
      </w:r>
      <w:bookmarkEnd w:id="11"/>
    </w:p>
    <w:p w14:paraId="7D76E63C"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2" w:name="_ENREF_11"/>
      <w:r w:rsidRPr="00015BB3">
        <w:rPr>
          <w:rFonts w:ascii="Calibri" w:hAnsi="Calibri" w:cs="Calibri"/>
          <w:noProof/>
          <w:sz w:val="24"/>
          <w:szCs w:val="24"/>
        </w:rPr>
        <w:t xml:space="preserve">Diehl, A. M., Day, C. Cause, pathogenesis, and treatment of nonalcoholic steatohepatitis. </w:t>
      </w:r>
      <w:r w:rsidRPr="00015BB3">
        <w:rPr>
          <w:rFonts w:ascii="Calibri" w:hAnsi="Calibri" w:cs="Calibri"/>
          <w:i/>
          <w:noProof/>
          <w:sz w:val="24"/>
          <w:szCs w:val="24"/>
        </w:rPr>
        <w:t>New England Journal of Medicine</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377</w:t>
      </w:r>
      <w:r w:rsidRPr="00015BB3">
        <w:rPr>
          <w:rFonts w:ascii="Calibri" w:hAnsi="Calibri" w:cs="Calibri"/>
          <w:noProof/>
          <w:sz w:val="24"/>
          <w:szCs w:val="24"/>
        </w:rPr>
        <w:t xml:space="preserve"> (21), 2063–2072 (2017).</w:t>
      </w:r>
      <w:bookmarkEnd w:id="12"/>
    </w:p>
    <w:p w14:paraId="556B7B70"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3" w:name="_ENREF_12"/>
      <w:r w:rsidRPr="00015BB3">
        <w:rPr>
          <w:rFonts w:ascii="Calibri" w:hAnsi="Calibri" w:cs="Calibri"/>
          <w:noProof/>
          <w:sz w:val="24"/>
          <w:szCs w:val="24"/>
        </w:rPr>
        <w:t>Zeng, X.</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Oleic acid ameliorates palmitic acid induced hepatocellular lipotoxicity by inhibition of ER stress and pyroptosis. </w:t>
      </w:r>
      <w:r w:rsidRPr="00015BB3">
        <w:rPr>
          <w:rFonts w:ascii="Calibri" w:hAnsi="Calibri" w:cs="Calibri"/>
          <w:i/>
          <w:noProof/>
          <w:sz w:val="24"/>
          <w:szCs w:val="24"/>
        </w:rPr>
        <w:t>Nutrition and Metabolism (London)</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7</w:t>
      </w:r>
      <w:r w:rsidRPr="00015BB3">
        <w:rPr>
          <w:rFonts w:ascii="Calibri" w:hAnsi="Calibri" w:cs="Calibri"/>
          <w:noProof/>
          <w:sz w:val="24"/>
          <w:szCs w:val="24"/>
        </w:rPr>
        <w:t>, 11 (2020).</w:t>
      </w:r>
      <w:bookmarkEnd w:id="13"/>
    </w:p>
    <w:p w14:paraId="176B6A68"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4" w:name="_ENREF_13"/>
      <w:r w:rsidRPr="00015BB3">
        <w:rPr>
          <w:rFonts w:ascii="Calibri" w:hAnsi="Calibri" w:cs="Calibri"/>
          <w:noProof/>
          <w:sz w:val="24"/>
          <w:szCs w:val="24"/>
        </w:rPr>
        <w:t xml:space="preserve">Ore, A., Akinloye, O. A. Oxidative stress and antioxidant biomarkers in clinical and experimental models of non-alcoholic fatty liver disease. </w:t>
      </w:r>
      <w:r w:rsidRPr="00015BB3">
        <w:rPr>
          <w:rFonts w:ascii="Calibri" w:hAnsi="Calibri" w:cs="Calibri"/>
          <w:i/>
          <w:noProof/>
          <w:sz w:val="24"/>
          <w:szCs w:val="24"/>
        </w:rPr>
        <w:t>Medicina (Kaunas)</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55</w:t>
      </w:r>
      <w:r w:rsidRPr="00015BB3">
        <w:rPr>
          <w:rFonts w:ascii="Calibri" w:hAnsi="Calibri" w:cs="Calibri"/>
          <w:noProof/>
          <w:sz w:val="24"/>
          <w:szCs w:val="24"/>
        </w:rPr>
        <w:t xml:space="preserve"> (2), 26 (2019).</w:t>
      </w:r>
      <w:bookmarkEnd w:id="14"/>
    </w:p>
    <w:p w14:paraId="0EDDCEC8" w14:textId="2727D286"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5" w:name="_ENREF_14"/>
      <w:r w:rsidRPr="00015BB3">
        <w:rPr>
          <w:rFonts w:ascii="Calibri" w:hAnsi="Calibri" w:cs="Calibri"/>
          <w:noProof/>
          <w:sz w:val="24"/>
          <w:szCs w:val="24"/>
        </w:rPr>
        <w:t xml:space="preserve">Paradies, G., Paradies, V., Ruggiero, F. M., Petrosillo, G. Oxidative stress, cardiolipin and mitochondrial dysfunction in nonalcoholic fatty liver disease. </w:t>
      </w:r>
      <w:r w:rsidRPr="00015BB3">
        <w:rPr>
          <w:rFonts w:ascii="Calibri" w:hAnsi="Calibri" w:cs="Calibri"/>
          <w:i/>
          <w:noProof/>
          <w:sz w:val="24"/>
          <w:szCs w:val="24"/>
        </w:rPr>
        <w:t>World Journal of Gastroenter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20</w:t>
      </w:r>
      <w:r w:rsidRPr="00015BB3">
        <w:rPr>
          <w:rFonts w:ascii="Calibri" w:hAnsi="Calibri" w:cs="Calibri"/>
          <w:noProof/>
          <w:sz w:val="24"/>
          <w:szCs w:val="24"/>
        </w:rPr>
        <w:t xml:space="preserve"> (39), 14205–14218 (2014).</w:t>
      </w:r>
      <w:bookmarkEnd w:id="15"/>
    </w:p>
    <w:p w14:paraId="6E528E91"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6" w:name="_ENREF_15"/>
      <w:r w:rsidRPr="00015BB3">
        <w:rPr>
          <w:rFonts w:ascii="Calibri" w:hAnsi="Calibri" w:cs="Calibri"/>
          <w:noProof/>
          <w:sz w:val="24"/>
          <w:szCs w:val="24"/>
        </w:rPr>
        <w:t>Aravinthan, A.</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Hepatocyte senescence predicts progression in non-alcohol-related fatty liver disease.</w:t>
      </w:r>
      <w:r w:rsidRPr="00015BB3">
        <w:rPr>
          <w:rFonts w:ascii="Calibri" w:hAnsi="Calibri" w:cs="Calibri"/>
          <w:i/>
          <w:noProof/>
          <w:sz w:val="24"/>
          <w:szCs w:val="24"/>
        </w:rPr>
        <w:t xml:space="preserve"> Journal of Hepat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58</w:t>
      </w:r>
      <w:r w:rsidRPr="00015BB3">
        <w:rPr>
          <w:rFonts w:ascii="Calibri" w:hAnsi="Calibri" w:cs="Calibri"/>
          <w:noProof/>
          <w:sz w:val="24"/>
          <w:szCs w:val="24"/>
        </w:rPr>
        <w:t xml:space="preserve"> (3), 549–556 (2013).</w:t>
      </w:r>
      <w:bookmarkEnd w:id="16"/>
    </w:p>
    <w:p w14:paraId="70344E8D"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7" w:name="_ENREF_16"/>
      <w:r w:rsidRPr="00015BB3">
        <w:rPr>
          <w:rFonts w:ascii="Calibri" w:hAnsi="Calibri" w:cs="Calibri"/>
          <w:noProof/>
          <w:sz w:val="24"/>
          <w:szCs w:val="24"/>
        </w:rPr>
        <w:t>Gomez, M. J.</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A human hepatocellular in vitro model to investigate steatosis. </w:t>
      </w:r>
      <w:bookmarkStart w:id="18" w:name="_Hlk67688397"/>
      <w:r w:rsidRPr="00015BB3">
        <w:rPr>
          <w:rFonts w:ascii="Calibri" w:hAnsi="Calibri" w:cs="Calibri"/>
          <w:i/>
          <w:noProof/>
          <w:sz w:val="24"/>
          <w:szCs w:val="24"/>
        </w:rPr>
        <w:t>Chemico Biological Interactions</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65</w:t>
      </w:r>
      <w:r w:rsidRPr="00015BB3">
        <w:rPr>
          <w:rFonts w:ascii="Calibri" w:hAnsi="Calibri" w:cs="Calibri"/>
          <w:noProof/>
          <w:sz w:val="24"/>
          <w:szCs w:val="24"/>
        </w:rPr>
        <w:t xml:space="preserve"> (2), 106–116</w:t>
      </w:r>
      <w:bookmarkEnd w:id="18"/>
      <w:r w:rsidRPr="00015BB3">
        <w:rPr>
          <w:rFonts w:ascii="Calibri" w:hAnsi="Calibri" w:cs="Calibri"/>
          <w:noProof/>
          <w:sz w:val="24"/>
          <w:szCs w:val="24"/>
        </w:rPr>
        <w:t xml:space="preserve"> (2007).</w:t>
      </w:r>
      <w:bookmarkEnd w:id="17"/>
    </w:p>
    <w:p w14:paraId="21B67D6C" w14:textId="3DC42018"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19" w:name="_ENREF_17"/>
      <w:r w:rsidRPr="00015BB3">
        <w:rPr>
          <w:rFonts w:ascii="Calibri" w:hAnsi="Calibri" w:cs="Calibri"/>
          <w:noProof/>
          <w:sz w:val="24"/>
          <w:szCs w:val="24"/>
        </w:rPr>
        <w:t xml:space="preserve">Wu, W. K. K., Zhang, L., Chan, M. T. V. Autophagy, NAFLD and NAFLD-related HCC. </w:t>
      </w:r>
      <w:r w:rsidRPr="00015BB3">
        <w:rPr>
          <w:rFonts w:ascii="Calibri" w:hAnsi="Calibri" w:cs="Calibri"/>
          <w:i/>
          <w:noProof/>
          <w:sz w:val="24"/>
          <w:szCs w:val="24"/>
        </w:rPr>
        <w:t>Advances in Experimental Medicine and Bi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061</w:t>
      </w:r>
      <w:r w:rsidRPr="00015BB3">
        <w:rPr>
          <w:rFonts w:ascii="Calibri" w:hAnsi="Calibri" w:cs="Calibri"/>
          <w:noProof/>
          <w:sz w:val="24"/>
          <w:szCs w:val="24"/>
        </w:rPr>
        <w:t>, 127–138 (2018).</w:t>
      </w:r>
      <w:bookmarkEnd w:id="19"/>
    </w:p>
    <w:p w14:paraId="70F657FF" w14:textId="28100226"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0" w:name="_ENREF_18"/>
      <w:r w:rsidRPr="00015BB3">
        <w:rPr>
          <w:rFonts w:ascii="Calibri" w:hAnsi="Calibri" w:cs="Calibri"/>
          <w:noProof/>
          <w:sz w:val="24"/>
          <w:szCs w:val="24"/>
        </w:rPr>
        <w:lastRenderedPageBreak/>
        <w:t xml:space="preserve">Levy, G., Cohen, M., Nahmias, Y. In vitro cell culture models of hepatic steatosis. </w:t>
      </w:r>
      <w:r w:rsidRPr="00015BB3">
        <w:rPr>
          <w:rFonts w:ascii="Calibri" w:hAnsi="Calibri" w:cs="Calibri"/>
          <w:i/>
          <w:noProof/>
          <w:sz w:val="24"/>
          <w:szCs w:val="24"/>
        </w:rPr>
        <w:t>Methods in Molecular Bi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250</w:t>
      </w:r>
      <w:r w:rsidRPr="00015BB3">
        <w:rPr>
          <w:rFonts w:ascii="Calibri" w:hAnsi="Calibri" w:cs="Calibri"/>
          <w:noProof/>
          <w:sz w:val="24"/>
          <w:szCs w:val="24"/>
        </w:rPr>
        <w:t>, 377–390 (2015).</w:t>
      </w:r>
      <w:bookmarkEnd w:id="20"/>
    </w:p>
    <w:p w14:paraId="359AC195"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1" w:name="_ENREF_19"/>
      <w:r w:rsidRPr="00015BB3">
        <w:rPr>
          <w:rFonts w:ascii="Calibri" w:hAnsi="Calibri" w:cs="Calibri"/>
          <w:noProof/>
          <w:sz w:val="24"/>
          <w:szCs w:val="24"/>
        </w:rPr>
        <w:t xml:space="preserve">Kanuri, G., Bergheim, I. In vitro and in vivo models of non-alcoholic fatty liver disease (NAFLD). </w:t>
      </w:r>
      <w:r w:rsidRPr="00015BB3">
        <w:rPr>
          <w:rFonts w:ascii="Calibri" w:hAnsi="Calibri" w:cs="Calibri"/>
          <w:i/>
          <w:noProof/>
          <w:sz w:val="24"/>
          <w:szCs w:val="24"/>
        </w:rPr>
        <w:t>International Journal of Molecular Science</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4</w:t>
      </w:r>
      <w:r w:rsidRPr="00015BB3">
        <w:rPr>
          <w:rFonts w:ascii="Calibri" w:hAnsi="Calibri" w:cs="Calibri"/>
          <w:noProof/>
          <w:sz w:val="24"/>
          <w:szCs w:val="24"/>
        </w:rPr>
        <w:t xml:space="preserve"> (6), 11963–11980 (2013).</w:t>
      </w:r>
      <w:bookmarkEnd w:id="21"/>
    </w:p>
    <w:p w14:paraId="0D0132FF"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2" w:name="_ENREF_20"/>
      <w:r w:rsidRPr="00015BB3">
        <w:rPr>
          <w:rFonts w:ascii="Calibri" w:hAnsi="Calibri" w:cs="Calibri"/>
          <w:noProof/>
          <w:sz w:val="24"/>
          <w:szCs w:val="24"/>
        </w:rPr>
        <w:t>Ricchi, M.</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Differential effect of oleic and palmitic acid on lipid accumulation and apoptosis in cultured hepatocytes. </w:t>
      </w:r>
      <w:r w:rsidRPr="00015BB3">
        <w:rPr>
          <w:rFonts w:ascii="Calibri" w:hAnsi="Calibri" w:cs="Calibri"/>
          <w:i/>
          <w:noProof/>
          <w:sz w:val="24"/>
          <w:szCs w:val="24"/>
        </w:rPr>
        <w:t>Journal of Gastroenterology and Hepat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24</w:t>
      </w:r>
      <w:r w:rsidRPr="00015BB3">
        <w:rPr>
          <w:rFonts w:ascii="Calibri" w:hAnsi="Calibri" w:cs="Calibri"/>
          <w:noProof/>
          <w:sz w:val="24"/>
          <w:szCs w:val="24"/>
        </w:rPr>
        <w:t xml:space="preserve"> (5), 830–840 (2009).</w:t>
      </w:r>
      <w:bookmarkEnd w:id="22"/>
    </w:p>
    <w:p w14:paraId="020E0727"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3" w:name="_ENREF_21"/>
      <w:r w:rsidRPr="00015BB3">
        <w:rPr>
          <w:rFonts w:ascii="Calibri" w:hAnsi="Calibri" w:cs="Calibri"/>
          <w:noProof/>
          <w:sz w:val="24"/>
          <w:szCs w:val="24"/>
        </w:rPr>
        <w:t>Lee, Y.</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Serial biomarkers of de novo lipogenesis fatty acids and incident heart failure in older adults: The cardiovascular health study. </w:t>
      </w:r>
      <w:r w:rsidRPr="00015BB3">
        <w:rPr>
          <w:rFonts w:ascii="Calibri" w:hAnsi="Calibri" w:cs="Calibri"/>
          <w:i/>
          <w:noProof/>
          <w:sz w:val="24"/>
          <w:szCs w:val="24"/>
        </w:rPr>
        <w:t>Journal of the American Heart Association</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9</w:t>
      </w:r>
      <w:r w:rsidRPr="00015BB3">
        <w:rPr>
          <w:rFonts w:ascii="Calibri" w:hAnsi="Calibri" w:cs="Calibri"/>
          <w:noProof/>
          <w:sz w:val="24"/>
          <w:szCs w:val="24"/>
        </w:rPr>
        <w:t xml:space="preserve"> (4), e014119 (2020).</w:t>
      </w:r>
      <w:bookmarkEnd w:id="23"/>
    </w:p>
    <w:p w14:paraId="6F352494" w14:textId="092F45F2"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4" w:name="_ENREF_22"/>
      <w:r w:rsidRPr="00015BB3">
        <w:rPr>
          <w:rFonts w:ascii="Calibri" w:hAnsi="Calibri" w:cs="Calibri"/>
          <w:noProof/>
          <w:sz w:val="24"/>
          <w:szCs w:val="24"/>
        </w:rPr>
        <w:t xml:space="preserve">Alnahdi, A., John, A., Raza, H. Augmentation of glucotoxicity, oxidative stress, apoptosis and mitochondrial dysfunction in Hepg2 cells by palmitic acid. </w:t>
      </w:r>
      <w:r w:rsidRPr="00015BB3">
        <w:rPr>
          <w:rFonts w:ascii="Calibri" w:hAnsi="Calibri" w:cs="Calibri"/>
          <w:i/>
          <w:noProof/>
          <w:sz w:val="24"/>
          <w:szCs w:val="24"/>
        </w:rPr>
        <w:t>Nutrients</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11</w:t>
      </w:r>
      <w:r w:rsidRPr="00015BB3">
        <w:rPr>
          <w:rFonts w:ascii="Calibri" w:hAnsi="Calibri" w:cs="Calibri"/>
          <w:noProof/>
          <w:sz w:val="24"/>
          <w:szCs w:val="24"/>
        </w:rPr>
        <w:t xml:space="preserve"> (9), 1979 (2019).</w:t>
      </w:r>
      <w:bookmarkEnd w:id="24"/>
    </w:p>
    <w:p w14:paraId="64C9318F"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5" w:name="_ENREF_23"/>
      <w:r w:rsidRPr="00015BB3">
        <w:rPr>
          <w:rFonts w:ascii="Calibri" w:hAnsi="Calibri" w:cs="Calibri"/>
          <w:noProof/>
          <w:sz w:val="24"/>
          <w:szCs w:val="24"/>
        </w:rPr>
        <w:t>Chen, X.</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Oleic acid protects saturated fatty acid mediated lipotoxicity in hepatocytes and rat of non-alcoholic steatohepatitis. </w:t>
      </w:r>
      <w:r w:rsidRPr="00015BB3">
        <w:rPr>
          <w:rFonts w:ascii="Calibri" w:hAnsi="Calibri" w:cs="Calibri"/>
          <w:i/>
          <w:noProof/>
          <w:sz w:val="24"/>
          <w:szCs w:val="24"/>
        </w:rPr>
        <w:t>Life Sciences</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203</w:t>
      </w:r>
      <w:r w:rsidRPr="00015BB3">
        <w:rPr>
          <w:rFonts w:ascii="Calibri" w:hAnsi="Calibri" w:cs="Calibri"/>
          <w:noProof/>
          <w:sz w:val="24"/>
          <w:szCs w:val="24"/>
        </w:rPr>
        <w:t>, 291–304 (2018).</w:t>
      </w:r>
      <w:bookmarkEnd w:id="25"/>
    </w:p>
    <w:p w14:paraId="157F2C2B"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6" w:name="_ENREF_24"/>
      <w:r w:rsidRPr="00015BB3">
        <w:rPr>
          <w:rFonts w:ascii="Calibri" w:hAnsi="Calibri" w:cs="Calibri"/>
          <w:noProof/>
          <w:sz w:val="24"/>
          <w:szCs w:val="24"/>
        </w:rPr>
        <w:t>Xing, J. H.</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NLRP3 inflammasome mediate palmitate-induced endothelial dysfunction. </w:t>
      </w:r>
      <w:r w:rsidRPr="00015BB3">
        <w:rPr>
          <w:rFonts w:ascii="Calibri" w:hAnsi="Calibri" w:cs="Calibri"/>
          <w:i/>
          <w:noProof/>
          <w:sz w:val="24"/>
          <w:szCs w:val="24"/>
        </w:rPr>
        <w:t>Life Sciences</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239</w:t>
      </w:r>
      <w:r w:rsidRPr="00015BB3">
        <w:rPr>
          <w:rFonts w:ascii="Calibri" w:hAnsi="Calibri" w:cs="Calibri"/>
          <w:noProof/>
          <w:sz w:val="24"/>
          <w:szCs w:val="24"/>
        </w:rPr>
        <w:t>, 116882 (2019).</w:t>
      </w:r>
      <w:bookmarkEnd w:id="26"/>
    </w:p>
    <w:p w14:paraId="4ACE32B4"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7" w:name="_ENREF_25"/>
      <w:r w:rsidRPr="00015BB3">
        <w:rPr>
          <w:rFonts w:ascii="Calibri" w:hAnsi="Calibri" w:cs="Calibri"/>
          <w:noProof/>
          <w:sz w:val="24"/>
          <w:szCs w:val="24"/>
        </w:rPr>
        <w:t>Yan, H.</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Insulin-like Growth Factor Binding Protein 7 accelerates hepatic steatosis and insulin resistance in non-alcoholic fatty liver disease. </w:t>
      </w:r>
      <w:r w:rsidRPr="00015BB3">
        <w:rPr>
          <w:rFonts w:ascii="Calibri" w:hAnsi="Calibri" w:cs="Calibri"/>
          <w:i/>
          <w:noProof/>
          <w:sz w:val="24"/>
          <w:szCs w:val="24"/>
        </w:rPr>
        <w:t>Clinical and Experimental Pharmacology and Physi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46</w:t>
      </w:r>
      <w:r w:rsidRPr="00015BB3">
        <w:rPr>
          <w:rFonts w:ascii="Calibri" w:hAnsi="Calibri" w:cs="Calibri"/>
          <w:noProof/>
          <w:sz w:val="24"/>
          <w:szCs w:val="24"/>
        </w:rPr>
        <w:t xml:space="preserve"> (12), 1101–1110 (2019).</w:t>
      </w:r>
      <w:bookmarkEnd w:id="27"/>
    </w:p>
    <w:p w14:paraId="637C0F5C" w14:textId="759B1C18"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8" w:name="_ENREF_26"/>
      <w:r w:rsidRPr="00015BB3">
        <w:rPr>
          <w:rFonts w:ascii="Calibri" w:hAnsi="Calibri" w:cs="Calibri"/>
          <w:noProof/>
          <w:sz w:val="24"/>
          <w:szCs w:val="24"/>
        </w:rPr>
        <w:t xml:space="preserve">Wang, J., Hu, R., Yin, C., Xiao, Y. Tanshinone IIA reduces palmitate-induced apoptosis via inhibition of endoplasmic reticulum stress in Hepg2 liver cells. </w:t>
      </w:r>
      <w:r w:rsidRPr="00015BB3">
        <w:rPr>
          <w:rFonts w:ascii="Calibri" w:hAnsi="Calibri" w:cs="Calibri"/>
          <w:i/>
          <w:noProof/>
          <w:sz w:val="24"/>
          <w:szCs w:val="24"/>
        </w:rPr>
        <w:t>Fundamental and Clinical Pharmacology</w:t>
      </w:r>
      <w:r w:rsidRPr="00BA52B5">
        <w:rPr>
          <w:rFonts w:ascii="Calibri" w:hAnsi="Calibri" w:cs="Calibri"/>
          <w:iCs/>
          <w:noProof/>
          <w:sz w:val="24"/>
          <w:szCs w:val="24"/>
        </w:rPr>
        <w:t>.</w:t>
      </w:r>
      <w:r w:rsidRPr="000C4F2E">
        <w:rPr>
          <w:rFonts w:ascii="Calibri" w:hAnsi="Calibri" w:cs="Calibri"/>
          <w:iCs/>
          <w:noProof/>
          <w:sz w:val="24"/>
          <w:szCs w:val="24"/>
        </w:rPr>
        <w:t xml:space="preserve"> </w:t>
      </w:r>
      <w:r w:rsidRPr="00015BB3">
        <w:rPr>
          <w:rFonts w:ascii="Calibri" w:hAnsi="Calibri" w:cs="Calibri"/>
          <w:b/>
          <w:noProof/>
          <w:sz w:val="24"/>
          <w:szCs w:val="24"/>
        </w:rPr>
        <w:t>34</w:t>
      </w:r>
      <w:r w:rsidRPr="00015BB3">
        <w:rPr>
          <w:rFonts w:ascii="Calibri" w:hAnsi="Calibri" w:cs="Calibri"/>
          <w:noProof/>
          <w:sz w:val="24"/>
          <w:szCs w:val="24"/>
        </w:rPr>
        <w:t xml:space="preserve"> (2), 249–262 (2020).</w:t>
      </w:r>
      <w:bookmarkEnd w:id="28"/>
    </w:p>
    <w:p w14:paraId="296632CF" w14:textId="5A91B3FC"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29" w:name="_ENREF_27"/>
      <w:r w:rsidRPr="00015BB3">
        <w:rPr>
          <w:rFonts w:ascii="Calibri" w:hAnsi="Calibri" w:cs="Calibri"/>
          <w:noProof/>
          <w:sz w:val="24"/>
          <w:szCs w:val="24"/>
        </w:rPr>
        <w:t xml:space="preserve">Xiao, Z., Chu, Y., Qin, W. IGFBP5 modulates lipid metabolism and insulin sensitivity through activating ampk pathway in non-alcoholic fatty liver disease. </w:t>
      </w:r>
      <w:r w:rsidRPr="00015BB3">
        <w:rPr>
          <w:rFonts w:ascii="Calibri" w:hAnsi="Calibri" w:cs="Calibri"/>
          <w:i/>
          <w:noProof/>
          <w:sz w:val="24"/>
          <w:szCs w:val="24"/>
        </w:rPr>
        <w:t>Life Sciences</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256</w:t>
      </w:r>
      <w:r w:rsidRPr="00015BB3">
        <w:rPr>
          <w:rFonts w:ascii="Calibri" w:hAnsi="Calibri" w:cs="Calibri"/>
          <w:noProof/>
          <w:sz w:val="24"/>
          <w:szCs w:val="24"/>
        </w:rPr>
        <w:t>, 117997 (2020).</w:t>
      </w:r>
      <w:bookmarkEnd w:id="29"/>
    </w:p>
    <w:p w14:paraId="50B808BD"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0" w:name="_ENREF_28"/>
      <w:r w:rsidRPr="00015BB3">
        <w:rPr>
          <w:rFonts w:ascii="Calibri" w:hAnsi="Calibri" w:cs="Calibri"/>
          <w:sz w:val="24"/>
          <w:szCs w:val="24"/>
        </w:rPr>
        <w:t>Avila, G.</w:t>
      </w:r>
      <w:r w:rsidRPr="00015BB3">
        <w:rPr>
          <w:rFonts w:ascii="Calibri" w:hAnsi="Calibri" w:cs="Calibri"/>
          <w:iCs/>
          <w:sz w:val="24"/>
          <w:szCs w:val="24"/>
        </w:rPr>
        <w:t xml:space="preserve"> et al. </w:t>
      </w:r>
      <w:r w:rsidRPr="00015BB3">
        <w:rPr>
          <w:rFonts w:ascii="Calibri" w:hAnsi="Calibri" w:cs="Calibri"/>
          <w:sz w:val="24"/>
          <w:szCs w:val="24"/>
        </w:rPr>
        <w:t xml:space="preserve">In vitro effects of conjugated linoleic acid (CLA) on inflammatory functions of bovine monocytes. </w:t>
      </w:r>
      <w:r w:rsidRPr="00015BB3">
        <w:rPr>
          <w:rFonts w:ascii="Calibri" w:hAnsi="Calibri" w:cs="Calibri"/>
          <w:i/>
          <w:sz w:val="24"/>
          <w:szCs w:val="24"/>
        </w:rPr>
        <w:t>Journal of Dairy Science</w:t>
      </w:r>
      <w:r w:rsidRPr="00BA52B5">
        <w:rPr>
          <w:rFonts w:ascii="Calibri" w:hAnsi="Calibri" w:cs="Calibri"/>
          <w:iCs/>
          <w:sz w:val="24"/>
          <w:szCs w:val="24"/>
        </w:rPr>
        <w:t>.</w:t>
      </w:r>
      <w:r w:rsidRPr="00F47D1E">
        <w:rPr>
          <w:rFonts w:ascii="Calibri" w:hAnsi="Calibri" w:cs="Calibri"/>
          <w:iCs/>
          <w:sz w:val="24"/>
          <w:szCs w:val="24"/>
        </w:rPr>
        <w:t xml:space="preserve"> </w:t>
      </w:r>
      <w:r w:rsidRPr="00015BB3">
        <w:rPr>
          <w:rFonts w:ascii="Calibri" w:hAnsi="Calibri" w:cs="Calibri"/>
          <w:b/>
          <w:sz w:val="24"/>
          <w:szCs w:val="24"/>
        </w:rPr>
        <w:t>103</w:t>
      </w:r>
      <w:r w:rsidRPr="00015BB3">
        <w:rPr>
          <w:rFonts w:ascii="Calibri" w:hAnsi="Calibri" w:cs="Calibri"/>
          <w:sz w:val="24"/>
          <w:szCs w:val="24"/>
        </w:rPr>
        <w:t xml:space="preserve"> (9), 8554–8563 (2020).</w:t>
      </w:r>
    </w:p>
    <w:p w14:paraId="3F3416D3"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sz w:val="24"/>
          <w:szCs w:val="24"/>
        </w:rPr>
        <w:t xml:space="preserve">Malhi, H., Bronk, S. F., Werneburg, N. W., Gores, G. J. Free fatty acids induce JNK-dependent hepatocyte lipoapoptosis. </w:t>
      </w:r>
      <w:r w:rsidRPr="00015BB3">
        <w:rPr>
          <w:rFonts w:ascii="Calibri" w:hAnsi="Calibri" w:cs="Calibri"/>
          <w:i/>
          <w:sz w:val="24"/>
          <w:szCs w:val="24"/>
        </w:rPr>
        <w:t>The Journal of Biological Chemistry</w:t>
      </w:r>
      <w:r w:rsidRPr="00BA52B5">
        <w:rPr>
          <w:rFonts w:ascii="Calibri" w:hAnsi="Calibri" w:cs="Calibri"/>
          <w:iCs/>
          <w:sz w:val="24"/>
          <w:szCs w:val="24"/>
        </w:rPr>
        <w:t>.</w:t>
      </w:r>
      <w:r w:rsidRPr="00F47D1E">
        <w:rPr>
          <w:rFonts w:ascii="Calibri" w:hAnsi="Calibri" w:cs="Calibri"/>
          <w:iCs/>
          <w:sz w:val="24"/>
          <w:szCs w:val="24"/>
        </w:rPr>
        <w:t xml:space="preserve"> </w:t>
      </w:r>
      <w:r w:rsidRPr="00015BB3">
        <w:rPr>
          <w:rFonts w:ascii="Calibri" w:hAnsi="Calibri" w:cs="Calibri"/>
          <w:b/>
          <w:sz w:val="24"/>
          <w:szCs w:val="24"/>
        </w:rPr>
        <w:t>281</w:t>
      </w:r>
      <w:r w:rsidRPr="00015BB3">
        <w:rPr>
          <w:rFonts w:ascii="Calibri" w:hAnsi="Calibri" w:cs="Calibri"/>
          <w:sz w:val="24"/>
          <w:szCs w:val="24"/>
        </w:rPr>
        <w:t xml:space="preserve"> (17), 12093–12101 (2006).</w:t>
      </w:r>
    </w:p>
    <w:p w14:paraId="4C5C602A"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sz w:val="24"/>
          <w:szCs w:val="24"/>
        </w:rPr>
        <w:t>Oh, J. M.</w:t>
      </w:r>
      <w:r w:rsidRPr="00015BB3">
        <w:rPr>
          <w:rFonts w:ascii="Calibri" w:hAnsi="Calibri" w:cs="Calibri"/>
          <w:i/>
          <w:sz w:val="24"/>
          <w:szCs w:val="24"/>
        </w:rPr>
        <w:t xml:space="preserve"> </w:t>
      </w:r>
      <w:r w:rsidRPr="00015BB3">
        <w:rPr>
          <w:rFonts w:ascii="Calibri" w:hAnsi="Calibri" w:cs="Calibri"/>
          <w:iCs/>
          <w:sz w:val="24"/>
          <w:szCs w:val="24"/>
        </w:rPr>
        <w:t xml:space="preserve">et al. </w:t>
      </w:r>
      <w:r w:rsidRPr="00015BB3">
        <w:rPr>
          <w:rFonts w:ascii="Calibri" w:hAnsi="Calibri" w:cs="Calibri"/>
          <w:sz w:val="24"/>
          <w:szCs w:val="24"/>
        </w:rPr>
        <w:t xml:space="preserve">Effects of palmitic acid on TNF-alpha-induced cytotoxicity in SK-Hep-1 cells. </w:t>
      </w:r>
      <w:r w:rsidRPr="00015BB3">
        <w:rPr>
          <w:rFonts w:ascii="Calibri" w:hAnsi="Calibri" w:cs="Calibri"/>
          <w:i/>
          <w:sz w:val="24"/>
          <w:szCs w:val="24"/>
        </w:rPr>
        <w:t>Toxicology In Vitro: An International Journal Published in Association with BIBRA</w:t>
      </w:r>
      <w:r w:rsidRPr="00BA52B5">
        <w:rPr>
          <w:rFonts w:ascii="Calibri" w:hAnsi="Calibri" w:cs="Calibri"/>
          <w:iCs/>
          <w:sz w:val="24"/>
          <w:szCs w:val="24"/>
        </w:rPr>
        <w:t>.</w:t>
      </w:r>
      <w:r w:rsidRPr="00F47D1E">
        <w:rPr>
          <w:rFonts w:ascii="Calibri" w:hAnsi="Calibri" w:cs="Calibri"/>
          <w:iCs/>
          <w:sz w:val="24"/>
          <w:szCs w:val="24"/>
        </w:rPr>
        <w:t xml:space="preserve"> </w:t>
      </w:r>
      <w:r w:rsidRPr="00015BB3">
        <w:rPr>
          <w:rFonts w:ascii="Calibri" w:hAnsi="Calibri" w:cs="Calibri"/>
          <w:b/>
          <w:sz w:val="24"/>
          <w:szCs w:val="24"/>
        </w:rPr>
        <w:t>26</w:t>
      </w:r>
      <w:r w:rsidRPr="00015BB3">
        <w:rPr>
          <w:rFonts w:ascii="Calibri" w:hAnsi="Calibri" w:cs="Calibri"/>
          <w:sz w:val="24"/>
          <w:szCs w:val="24"/>
        </w:rPr>
        <w:t xml:space="preserve"> (6), 783–790 (2012).</w:t>
      </w:r>
    </w:p>
    <w:p w14:paraId="0EE1F7FD" w14:textId="3D95D5B0"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sz w:val="24"/>
          <w:szCs w:val="24"/>
        </w:rPr>
        <w:t>Stellavato, A.</w:t>
      </w:r>
      <w:r w:rsidRPr="00015BB3">
        <w:rPr>
          <w:rFonts w:ascii="Calibri" w:hAnsi="Calibri" w:cs="Calibri"/>
          <w:iCs/>
          <w:sz w:val="24"/>
          <w:szCs w:val="24"/>
        </w:rPr>
        <w:t xml:space="preserve"> et al. </w:t>
      </w:r>
      <w:r w:rsidRPr="00015BB3">
        <w:rPr>
          <w:rFonts w:ascii="Calibri" w:hAnsi="Calibri" w:cs="Calibri"/>
          <w:sz w:val="24"/>
          <w:szCs w:val="24"/>
        </w:rPr>
        <w:t xml:space="preserve">In vitro assessment of nutraceutical compounds and novel nutraceutical formulations in a liver-steatosis-based model. </w:t>
      </w:r>
      <w:r w:rsidRPr="00015BB3">
        <w:rPr>
          <w:rFonts w:ascii="Calibri" w:hAnsi="Calibri" w:cs="Calibri"/>
          <w:i/>
          <w:sz w:val="24"/>
          <w:szCs w:val="24"/>
        </w:rPr>
        <w:t>Lipids in Health and Disease</w:t>
      </w:r>
      <w:r w:rsidRPr="00BA52B5">
        <w:rPr>
          <w:rFonts w:ascii="Calibri" w:hAnsi="Calibri" w:cs="Calibri"/>
          <w:iCs/>
          <w:sz w:val="24"/>
          <w:szCs w:val="24"/>
        </w:rPr>
        <w:t>.</w:t>
      </w:r>
      <w:r w:rsidRPr="00F47D1E">
        <w:rPr>
          <w:rFonts w:ascii="Calibri" w:hAnsi="Calibri" w:cs="Calibri"/>
          <w:iCs/>
          <w:sz w:val="24"/>
          <w:szCs w:val="24"/>
        </w:rPr>
        <w:t xml:space="preserve"> </w:t>
      </w:r>
      <w:r w:rsidRPr="00015BB3">
        <w:rPr>
          <w:rFonts w:ascii="Calibri" w:hAnsi="Calibri" w:cs="Calibri"/>
          <w:b/>
          <w:sz w:val="24"/>
          <w:szCs w:val="24"/>
        </w:rPr>
        <w:t>17</w:t>
      </w:r>
      <w:r w:rsidRPr="00015BB3">
        <w:rPr>
          <w:rFonts w:ascii="Calibri" w:hAnsi="Calibri" w:cs="Calibri"/>
          <w:sz w:val="24"/>
          <w:szCs w:val="24"/>
        </w:rPr>
        <w:t xml:space="preserve"> (1), 24 (2018).</w:t>
      </w:r>
    </w:p>
    <w:p w14:paraId="0DF35864" w14:textId="0FC0393F"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sz w:val="24"/>
          <w:szCs w:val="24"/>
        </w:rPr>
        <w:t>Pachikian, B. D.</w:t>
      </w:r>
      <w:r w:rsidRPr="00015BB3">
        <w:rPr>
          <w:rFonts w:ascii="Calibri" w:hAnsi="Calibri" w:cs="Calibri"/>
          <w:i/>
          <w:sz w:val="24"/>
          <w:szCs w:val="24"/>
        </w:rPr>
        <w:t xml:space="preserve"> </w:t>
      </w:r>
      <w:r w:rsidRPr="00015BB3">
        <w:rPr>
          <w:rFonts w:ascii="Calibri" w:hAnsi="Calibri" w:cs="Calibri"/>
          <w:iCs/>
          <w:sz w:val="24"/>
          <w:szCs w:val="24"/>
        </w:rPr>
        <w:t xml:space="preserve">et al. </w:t>
      </w:r>
      <w:r w:rsidRPr="00015BB3">
        <w:rPr>
          <w:rFonts w:ascii="Calibri" w:hAnsi="Calibri" w:cs="Calibri"/>
          <w:sz w:val="24"/>
          <w:szCs w:val="24"/>
        </w:rPr>
        <w:t>Implication of trans-11,</w:t>
      </w:r>
      <w:r w:rsidR="00AC4DDA">
        <w:rPr>
          <w:rFonts w:ascii="Calibri" w:hAnsi="Calibri" w:cs="Calibri"/>
          <w:sz w:val="24"/>
          <w:szCs w:val="24"/>
        </w:rPr>
        <w:t xml:space="preserve"> </w:t>
      </w:r>
      <w:r w:rsidRPr="00015BB3">
        <w:rPr>
          <w:rFonts w:ascii="Calibri" w:hAnsi="Calibri" w:cs="Calibri"/>
          <w:sz w:val="24"/>
          <w:szCs w:val="24"/>
        </w:rPr>
        <w:t xml:space="preserve">trans-13 conjugated linoleic acid in the development of hepatic steatosis. </w:t>
      </w:r>
      <w:r w:rsidRPr="00015BB3">
        <w:rPr>
          <w:rFonts w:ascii="Calibri" w:hAnsi="Calibri" w:cs="Calibri"/>
          <w:i/>
          <w:sz w:val="24"/>
          <w:szCs w:val="24"/>
        </w:rPr>
        <w:t>PLoS One</w:t>
      </w:r>
      <w:r w:rsidRPr="00BA52B5">
        <w:rPr>
          <w:rFonts w:ascii="Calibri" w:hAnsi="Calibri" w:cs="Calibri"/>
          <w:iCs/>
          <w:sz w:val="24"/>
          <w:szCs w:val="24"/>
        </w:rPr>
        <w:t>.</w:t>
      </w:r>
      <w:r w:rsidRPr="00F47D1E">
        <w:rPr>
          <w:rFonts w:ascii="Calibri" w:hAnsi="Calibri" w:cs="Calibri"/>
          <w:iCs/>
          <w:sz w:val="24"/>
          <w:szCs w:val="24"/>
        </w:rPr>
        <w:t xml:space="preserve"> </w:t>
      </w:r>
      <w:r w:rsidRPr="00015BB3">
        <w:rPr>
          <w:rFonts w:ascii="Calibri" w:hAnsi="Calibri" w:cs="Calibri"/>
          <w:b/>
          <w:sz w:val="24"/>
          <w:szCs w:val="24"/>
        </w:rPr>
        <w:t>13</w:t>
      </w:r>
      <w:r w:rsidRPr="00015BB3">
        <w:rPr>
          <w:rFonts w:ascii="Calibri" w:hAnsi="Calibri" w:cs="Calibri"/>
          <w:sz w:val="24"/>
          <w:szCs w:val="24"/>
        </w:rPr>
        <w:t xml:space="preserve"> (2), e0192447 (2018).</w:t>
      </w:r>
    </w:p>
    <w:p w14:paraId="4B929FA3" w14:textId="38338AE4"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sz w:val="24"/>
          <w:szCs w:val="24"/>
        </w:rPr>
        <w:t xml:space="preserve">Ferreira, T. Rasband, W. Analyze in </w:t>
      </w:r>
      <w:r w:rsidRPr="00015BB3">
        <w:rPr>
          <w:rFonts w:ascii="Calibri" w:hAnsi="Calibri" w:cs="Calibri"/>
          <w:i/>
          <w:sz w:val="24"/>
          <w:szCs w:val="24"/>
        </w:rPr>
        <w:t>ImageJ User Guide</w:t>
      </w:r>
      <w:r w:rsidRPr="00015BB3">
        <w:rPr>
          <w:rFonts w:ascii="Calibri" w:hAnsi="Calibri" w:cs="Calibri"/>
          <w:sz w:val="24"/>
          <w:szCs w:val="24"/>
        </w:rPr>
        <w:t>. Ch. 30, 132–135 (2012).</w:t>
      </w:r>
    </w:p>
    <w:p w14:paraId="5303099A" w14:textId="22B2C0B6"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noProof/>
          <w:sz w:val="24"/>
          <w:szCs w:val="24"/>
        </w:rPr>
        <w:lastRenderedPageBreak/>
        <w:t xml:space="preserve">Geng, Y., Wu, Z., Buist-Homan, M., Blokzijl, H., Moshage, H. Hesperetin protects against palmitate-induced cellular toxicity via induction of GRP78 in hepatocytes. </w:t>
      </w:r>
      <w:r w:rsidRPr="00015BB3">
        <w:rPr>
          <w:rFonts w:ascii="Calibri" w:hAnsi="Calibri" w:cs="Calibri"/>
          <w:i/>
          <w:noProof/>
          <w:sz w:val="24"/>
          <w:szCs w:val="24"/>
        </w:rPr>
        <w:t>Toxicology and Applied Pharmacology</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404</w:t>
      </w:r>
      <w:r w:rsidRPr="00015BB3">
        <w:rPr>
          <w:rFonts w:ascii="Calibri" w:hAnsi="Calibri" w:cs="Calibri"/>
          <w:noProof/>
          <w:sz w:val="24"/>
          <w:szCs w:val="24"/>
        </w:rPr>
        <w:t>, 115183 (2020).</w:t>
      </w:r>
      <w:bookmarkEnd w:id="30"/>
    </w:p>
    <w:p w14:paraId="36944D89"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1" w:name="_ENREF_29"/>
      <w:r w:rsidRPr="00015BB3">
        <w:rPr>
          <w:rFonts w:ascii="Calibri" w:hAnsi="Calibri" w:cs="Calibri"/>
          <w:noProof/>
          <w:sz w:val="24"/>
          <w:szCs w:val="24"/>
        </w:rPr>
        <w:t>Geng, Y.</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Protective effect of metformin against palmitate-induced hepatic cell death. </w:t>
      </w:r>
      <w:r w:rsidRPr="00015BB3">
        <w:rPr>
          <w:rFonts w:ascii="Calibri" w:hAnsi="Calibri" w:cs="Calibri"/>
          <w:i/>
          <w:noProof/>
          <w:sz w:val="24"/>
          <w:szCs w:val="24"/>
        </w:rPr>
        <w:t>Biochimica et Biophysica Acta - Molecular Basis of Disease</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1866</w:t>
      </w:r>
      <w:r w:rsidRPr="00015BB3">
        <w:rPr>
          <w:rFonts w:ascii="Calibri" w:hAnsi="Calibri" w:cs="Calibri"/>
          <w:noProof/>
          <w:sz w:val="24"/>
          <w:szCs w:val="24"/>
        </w:rPr>
        <w:t xml:space="preserve"> (3), 165621 (2020).</w:t>
      </w:r>
      <w:bookmarkEnd w:id="31"/>
    </w:p>
    <w:p w14:paraId="726F4C85"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2" w:name="_ENREF_30"/>
      <w:r w:rsidRPr="00015BB3">
        <w:rPr>
          <w:rFonts w:ascii="Calibri" w:hAnsi="Calibri" w:cs="Calibri"/>
          <w:noProof/>
          <w:sz w:val="24"/>
          <w:szCs w:val="24"/>
        </w:rPr>
        <w:t>Sarnyai, F.</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Effect of cis- and trans-monounsaturated fatty acids on palmitate toxicity and on palmitate-induced accumulation of ceramides and diglycerides. </w:t>
      </w:r>
      <w:r w:rsidRPr="00015BB3">
        <w:rPr>
          <w:rFonts w:ascii="Calibri" w:hAnsi="Calibri" w:cs="Calibri"/>
          <w:i/>
          <w:noProof/>
          <w:sz w:val="24"/>
          <w:szCs w:val="24"/>
        </w:rPr>
        <w:t>International Journal of Molecular Science</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21</w:t>
      </w:r>
      <w:r w:rsidRPr="00015BB3">
        <w:rPr>
          <w:rFonts w:ascii="Calibri" w:hAnsi="Calibri" w:cs="Calibri"/>
          <w:noProof/>
          <w:sz w:val="24"/>
          <w:szCs w:val="24"/>
        </w:rPr>
        <w:t xml:space="preserve"> (7), 2626 (2020).</w:t>
      </w:r>
      <w:bookmarkEnd w:id="32"/>
    </w:p>
    <w:p w14:paraId="32D77CA8"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3" w:name="_ENREF_31"/>
      <w:r w:rsidRPr="00015BB3">
        <w:rPr>
          <w:rFonts w:ascii="Calibri" w:hAnsi="Calibri" w:cs="Calibri"/>
          <w:noProof/>
          <w:sz w:val="24"/>
          <w:szCs w:val="24"/>
        </w:rPr>
        <w:t>Chen, J. W.</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Tetrahydrocurcumin ameliorates free fatty acid-induced hepatic steatosis and improves insulin resistance in HepG2 cells. </w:t>
      </w:r>
      <w:r w:rsidRPr="00015BB3">
        <w:rPr>
          <w:rFonts w:ascii="Calibri" w:hAnsi="Calibri" w:cs="Calibri"/>
          <w:i/>
          <w:noProof/>
          <w:sz w:val="24"/>
          <w:szCs w:val="24"/>
        </w:rPr>
        <w:t>Journal of Food and Drug Analysis</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26</w:t>
      </w:r>
      <w:r w:rsidRPr="00015BB3">
        <w:rPr>
          <w:rFonts w:ascii="Calibri" w:hAnsi="Calibri" w:cs="Calibri"/>
          <w:noProof/>
          <w:sz w:val="24"/>
          <w:szCs w:val="24"/>
        </w:rPr>
        <w:t xml:space="preserve"> (3), 1075–1085 (2018).</w:t>
      </w:r>
      <w:bookmarkEnd w:id="33"/>
    </w:p>
    <w:p w14:paraId="0FD61A11"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4" w:name="_ENREF_32"/>
      <w:r w:rsidRPr="00015BB3">
        <w:rPr>
          <w:rFonts w:ascii="Calibri" w:hAnsi="Calibri" w:cs="Calibri"/>
          <w:noProof/>
          <w:sz w:val="24"/>
          <w:szCs w:val="24"/>
        </w:rPr>
        <w:t>Burhans, M. S.</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Hepatic oleate regulates adipose tissue lipogenesis and fatty acid oxidation. </w:t>
      </w:r>
      <w:r w:rsidRPr="00015BB3">
        <w:rPr>
          <w:rFonts w:ascii="Calibri" w:hAnsi="Calibri" w:cs="Calibri"/>
          <w:i/>
          <w:noProof/>
          <w:sz w:val="24"/>
          <w:szCs w:val="24"/>
        </w:rPr>
        <w:t>Journal of Lipid Research</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56</w:t>
      </w:r>
      <w:r w:rsidRPr="00015BB3">
        <w:rPr>
          <w:rFonts w:ascii="Calibri" w:hAnsi="Calibri" w:cs="Calibri"/>
          <w:noProof/>
          <w:sz w:val="24"/>
          <w:szCs w:val="24"/>
        </w:rPr>
        <w:t xml:space="preserve"> (2), 304–318 (2015).</w:t>
      </w:r>
      <w:bookmarkEnd w:id="34"/>
    </w:p>
    <w:p w14:paraId="23B2BA45" w14:textId="3E97CAC0"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5" w:name="_ENREF_33"/>
      <w:r w:rsidRPr="00015BB3">
        <w:rPr>
          <w:rFonts w:ascii="Calibri" w:hAnsi="Calibri" w:cs="Calibri"/>
          <w:noProof/>
          <w:sz w:val="24"/>
          <w:szCs w:val="24"/>
        </w:rPr>
        <w:t xml:space="preserve">Abenavoli, L., Milanovic, M., Milic, N., Luzza, F., Giuffre, A. M. Olive oil antioxidants and non-alcoholic fatty liver disease. </w:t>
      </w:r>
      <w:r w:rsidRPr="00015BB3">
        <w:rPr>
          <w:rFonts w:ascii="Calibri" w:hAnsi="Calibri" w:cs="Calibri"/>
          <w:i/>
          <w:noProof/>
          <w:sz w:val="24"/>
          <w:szCs w:val="24"/>
        </w:rPr>
        <w:t>Expert Reviews in Gastroenterology and Hepatology</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13</w:t>
      </w:r>
      <w:r w:rsidRPr="00015BB3">
        <w:rPr>
          <w:rFonts w:ascii="Calibri" w:hAnsi="Calibri" w:cs="Calibri"/>
          <w:noProof/>
          <w:sz w:val="24"/>
          <w:szCs w:val="24"/>
        </w:rPr>
        <w:t xml:space="preserve"> (8), 739–749 (2019).</w:t>
      </w:r>
      <w:bookmarkEnd w:id="35"/>
    </w:p>
    <w:p w14:paraId="1AA0B678" w14:textId="145F362F" w:rsidR="00745C65" w:rsidRPr="00015BB3" w:rsidRDefault="00745C65" w:rsidP="00745C65">
      <w:pPr>
        <w:pStyle w:val="ListParagraph"/>
        <w:numPr>
          <w:ilvl w:val="0"/>
          <w:numId w:val="31"/>
        </w:numPr>
        <w:ind w:left="0" w:firstLine="0"/>
        <w:jc w:val="both"/>
        <w:rPr>
          <w:rFonts w:ascii="Calibri" w:hAnsi="Calibri" w:cs="Calibri"/>
          <w:noProof/>
          <w:sz w:val="24"/>
          <w:szCs w:val="24"/>
        </w:rPr>
      </w:pPr>
      <w:bookmarkStart w:id="36" w:name="_ENREF_34"/>
      <w:r w:rsidRPr="00015BB3">
        <w:rPr>
          <w:rFonts w:ascii="Calibri" w:hAnsi="Calibri" w:cs="Calibri"/>
          <w:noProof/>
          <w:sz w:val="24"/>
          <w:szCs w:val="24"/>
        </w:rPr>
        <w:t>Nagarajan, S. R.</w:t>
      </w:r>
      <w:r w:rsidRPr="00015BB3">
        <w:rPr>
          <w:rFonts w:ascii="Calibri" w:hAnsi="Calibri" w:cs="Calibri"/>
          <w:i/>
          <w:noProof/>
          <w:sz w:val="24"/>
          <w:szCs w:val="24"/>
        </w:rPr>
        <w:t xml:space="preserve"> </w:t>
      </w:r>
      <w:r w:rsidRPr="00015BB3">
        <w:rPr>
          <w:rFonts w:ascii="Calibri" w:hAnsi="Calibri" w:cs="Calibri"/>
          <w:noProof/>
          <w:sz w:val="24"/>
          <w:szCs w:val="24"/>
        </w:rPr>
        <w:t>et al</w:t>
      </w:r>
      <w:r w:rsidRPr="00015BB3">
        <w:rPr>
          <w:rFonts w:ascii="Calibri" w:hAnsi="Calibri" w:cs="Calibri"/>
          <w:i/>
          <w:noProof/>
          <w:sz w:val="24"/>
          <w:szCs w:val="24"/>
        </w:rPr>
        <w:t>.</w:t>
      </w:r>
      <w:r w:rsidRPr="00015BB3">
        <w:rPr>
          <w:rFonts w:ascii="Calibri" w:hAnsi="Calibri" w:cs="Calibri"/>
          <w:noProof/>
          <w:sz w:val="24"/>
          <w:szCs w:val="24"/>
        </w:rPr>
        <w:t xml:space="preserve"> Lipid and glucose metabolism in hepatocyte cell lines and primary mouse hepatocytes: A comprehensive resource for in vitro studies of hepatic metabolism. </w:t>
      </w:r>
      <w:r w:rsidRPr="00015BB3">
        <w:rPr>
          <w:rFonts w:ascii="Calibri" w:hAnsi="Calibri" w:cs="Calibri"/>
          <w:i/>
          <w:noProof/>
          <w:sz w:val="24"/>
          <w:szCs w:val="24"/>
        </w:rPr>
        <w:t>American Journal of Physiology - Endocrinology and Metabolism</w:t>
      </w:r>
      <w:r w:rsidRPr="00BA52B5">
        <w:rPr>
          <w:rFonts w:ascii="Calibri" w:hAnsi="Calibri" w:cs="Calibri"/>
          <w:iCs/>
          <w:noProof/>
          <w:sz w:val="24"/>
          <w:szCs w:val="24"/>
        </w:rPr>
        <w:t>.</w:t>
      </w:r>
      <w:r w:rsidRPr="00F47D1E">
        <w:rPr>
          <w:rFonts w:ascii="Calibri" w:hAnsi="Calibri" w:cs="Calibri"/>
          <w:iCs/>
          <w:noProof/>
          <w:sz w:val="24"/>
          <w:szCs w:val="24"/>
        </w:rPr>
        <w:t xml:space="preserve"> </w:t>
      </w:r>
      <w:r w:rsidRPr="00015BB3">
        <w:rPr>
          <w:rFonts w:ascii="Calibri" w:hAnsi="Calibri" w:cs="Calibri"/>
          <w:b/>
          <w:noProof/>
          <w:sz w:val="24"/>
          <w:szCs w:val="24"/>
        </w:rPr>
        <w:t>316</w:t>
      </w:r>
      <w:r w:rsidRPr="00015BB3">
        <w:rPr>
          <w:rFonts w:ascii="Calibri" w:hAnsi="Calibri" w:cs="Calibri"/>
          <w:noProof/>
          <w:sz w:val="24"/>
          <w:szCs w:val="24"/>
        </w:rPr>
        <w:t xml:space="preserve"> (4), E578</w:t>
      </w:r>
      <w:r w:rsidR="00F47D1E">
        <w:rPr>
          <w:rFonts w:ascii="Calibri" w:hAnsi="Calibri" w:cs="Calibri"/>
          <w:noProof/>
          <w:sz w:val="24"/>
          <w:szCs w:val="24"/>
        </w:rPr>
        <w:t>–</w:t>
      </w:r>
      <w:r w:rsidRPr="00015BB3">
        <w:rPr>
          <w:rFonts w:ascii="Calibri" w:hAnsi="Calibri" w:cs="Calibri"/>
          <w:noProof/>
          <w:sz w:val="24"/>
          <w:szCs w:val="24"/>
        </w:rPr>
        <w:t>E589 (2019).</w:t>
      </w:r>
      <w:bookmarkEnd w:id="36"/>
      <w:r w:rsidRPr="00015BB3">
        <w:rPr>
          <w:rFonts w:ascii="Calibri" w:hAnsi="Calibri" w:cs="Calibri"/>
          <w:sz w:val="24"/>
          <w:szCs w:val="24"/>
        </w:rPr>
        <w:fldChar w:fldCharType="end"/>
      </w:r>
    </w:p>
    <w:p w14:paraId="2284E56C" w14:textId="77777777" w:rsidR="00745C65" w:rsidRPr="00015BB3" w:rsidRDefault="00745C65" w:rsidP="00745C65">
      <w:pPr>
        <w:pStyle w:val="ListParagraph"/>
        <w:numPr>
          <w:ilvl w:val="0"/>
          <w:numId w:val="31"/>
        </w:numPr>
        <w:ind w:left="0" w:firstLine="0"/>
        <w:jc w:val="both"/>
        <w:rPr>
          <w:rFonts w:ascii="Calibri" w:hAnsi="Calibri" w:cs="Calibri"/>
          <w:noProof/>
          <w:sz w:val="24"/>
          <w:szCs w:val="24"/>
        </w:rPr>
      </w:pPr>
      <w:r w:rsidRPr="00015BB3">
        <w:rPr>
          <w:rFonts w:ascii="Calibri" w:hAnsi="Calibri" w:cs="Calibri"/>
          <w:sz w:val="24"/>
          <w:szCs w:val="24"/>
        </w:rPr>
        <w:t xml:space="preserve">Hodson, L., Skeaff, C. M., Fielding, B. A. Fatty acid composition of adipose tissue and blood in humans and its use as a biomarker of dietary intake. </w:t>
      </w:r>
      <w:r w:rsidRPr="00015BB3">
        <w:rPr>
          <w:rFonts w:ascii="Calibri" w:hAnsi="Calibri" w:cs="Calibri"/>
          <w:i/>
          <w:sz w:val="24"/>
          <w:szCs w:val="24"/>
        </w:rPr>
        <w:t>Progress in Lipid Research</w:t>
      </w:r>
      <w:r w:rsidRPr="00BA52B5">
        <w:rPr>
          <w:rFonts w:ascii="Calibri" w:hAnsi="Calibri" w:cs="Calibri"/>
          <w:iCs/>
          <w:sz w:val="24"/>
          <w:szCs w:val="24"/>
        </w:rPr>
        <w:t>.</w:t>
      </w:r>
      <w:r w:rsidRPr="00F47D1E">
        <w:rPr>
          <w:rFonts w:ascii="Calibri" w:hAnsi="Calibri" w:cs="Calibri"/>
          <w:iCs/>
          <w:sz w:val="24"/>
          <w:szCs w:val="24"/>
        </w:rPr>
        <w:t xml:space="preserve"> </w:t>
      </w:r>
      <w:r w:rsidRPr="00015BB3">
        <w:rPr>
          <w:rFonts w:ascii="Calibri" w:hAnsi="Calibri" w:cs="Calibri"/>
          <w:b/>
          <w:sz w:val="24"/>
          <w:szCs w:val="24"/>
        </w:rPr>
        <w:t>47</w:t>
      </w:r>
      <w:r w:rsidRPr="00015BB3">
        <w:rPr>
          <w:rFonts w:ascii="Calibri" w:hAnsi="Calibri" w:cs="Calibri"/>
          <w:sz w:val="24"/>
          <w:szCs w:val="24"/>
        </w:rPr>
        <w:t xml:space="preserve"> (5), 348–380 (2008).</w:t>
      </w:r>
    </w:p>
    <w:p w14:paraId="31A0FD34" w14:textId="3F44791A" w:rsidR="00303605" w:rsidRPr="004853CF" w:rsidRDefault="00303605" w:rsidP="00185F2D">
      <w:pPr>
        <w:pStyle w:val="ListParagraph"/>
        <w:ind w:left="0"/>
        <w:jc w:val="both"/>
        <w:rPr>
          <w:rFonts w:ascii="Calibri" w:hAnsi="Calibri" w:cs="Calibri"/>
          <w:sz w:val="24"/>
          <w:szCs w:val="24"/>
        </w:rPr>
      </w:pPr>
      <w:bookmarkStart w:id="37" w:name="tyjcwt" w:colFirst="0" w:colLast="0"/>
      <w:bookmarkStart w:id="38" w:name="3dy6vkm" w:colFirst="0" w:colLast="0"/>
      <w:bookmarkStart w:id="39" w:name="1t3h5sf" w:colFirst="0" w:colLast="0"/>
      <w:bookmarkEnd w:id="37"/>
      <w:bookmarkEnd w:id="38"/>
      <w:bookmarkEnd w:id="39"/>
    </w:p>
    <w:sectPr w:rsidR="00303605" w:rsidRPr="004853CF" w:rsidSect="00EF1605">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E1BFF" w14:textId="77777777" w:rsidR="00B7493B" w:rsidRDefault="00B7493B">
      <w:r>
        <w:separator/>
      </w:r>
    </w:p>
  </w:endnote>
  <w:endnote w:type="continuationSeparator" w:id="0">
    <w:p w14:paraId="153ACB39" w14:textId="77777777" w:rsidR="00B7493B" w:rsidRDefault="00B749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67D99" w14:textId="77777777" w:rsidR="001B1ACD" w:rsidRDefault="001B1AC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E4CBA" w14:textId="77777777" w:rsidR="00B7493B" w:rsidRDefault="00B7493B">
      <w:r>
        <w:separator/>
      </w:r>
    </w:p>
  </w:footnote>
  <w:footnote w:type="continuationSeparator" w:id="0">
    <w:p w14:paraId="7C4EA394" w14:textId="77777777" w:rsidR="00B7493B" w:rsidRDefault="00B749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447BD" w14:textId="77777777" w:rsidR="001B1ACD" w:rsidRDefault="001B1AC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99C05" w14:textId="23AE5A01" w:rsidR="001B1ACD" w:rsidRDefault="001B1ACD">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27402" w14:textId="5C844B67" w:rsidR="001B1ACD" w:rsidRDefault="001B1ACD" w:rsidP="00BA52B5">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02883"/>
    <w:multiLevelType w:val="hybridMultilevel"/>
    <w:tmpl w:val="C9DEBFD2"/>
    <w:lvl w:ilvl="0" w:tplc="080A000F">
      <w:start w:val="1"/>
      <w:numFmt w:val="decimal"/>
      <w:lvlText w:val="%1."/>
      <w:lvlJc w:val="left"/>
      <w:pPr>
        <w:ind w:left="1944" w:hanging="360"/>
      </w:pPr>
    </w:lvl>
    <w:lvl w:ilvl="1" w:tplc="080A0019" w:tentative="1">
      <w:start w:val="1"/>
      <w:numFmt w:val="lowerLetter"/>
      <w:lvlText w:val="%2."/>
      <w:lvlJc w:val="left"/>
      <w:pPr>
        <w:ind w:left="2664" w:hanging="360"/>
      </w:pPr>
    </w:lvl>
    <w:lvl w:ilvl="2" w:tplc="080A001B" w:tentative="1">
      <w:start w:val="1"/>
      <w:numFmt w:val="lowerRoman"/>
      <w:lvlText w:val="%3."/>
      <w:lvlJc w:val="right"/>
      <w:pPr>
        <w:ind w:left="3384" w:hanging="180"/>
      </w:pPr>
    </w:lvl>
    <w:lvl w:ilvl="3" w:tplc="080A000F" w:tentative="1">
      <w:start w:val="1"/>
      <w:numFmt w:val="decimal"/>
      <w:lvlText w:val="%4."/>
      <w:lvlJc w:val="left"/>
      <w:pPr>
        <w:ind w:left="4104" w:hanging="360"/>
      </w:pPr>
    </w:lvl>
    <w:lvl w:ilvl="4" w:tplc="080A0019" w:tentative="1">
      <w:start w:val="1"/>
      <w:numFmt w:val="lowerLetter"/>
      <w:lvlText w:val="%5."/>
      <w:lvlJc w:val="left"/>
      <w:pPr>
        <w:ind w:left="4824" w:hanging="360"/>
      </w:pPr>
    </w:lvl>
    <w:lvl w:ilvl="5" w:tplc="080A001B" w:tentative="1">
      <w:start w:val="1"/>
      <w:numFmt w:val="lowerRoman"/>
      <w:lvlText w:val="%6."/>
      <w:lvlJc w:val="right"/>
      <w:pPr>
        <w:ind w:left="5544" w:hanging="180"/>
      </w:pPr>
    </w:lvl>
    <w:lvl w:ilvl="6" w:tplc="080A000F" w:tentative="1">
      <w:start w:val="1"/>
      <w:numFmt w:val="decimal"/>
      <w:lvlText w:val="%7."/>
      <w:lvlJc w:val="left"/>
      <w:pPr>
        <w:ind w:left="6264" w:hanging="360"/>
      </w:pPr>
    </w:lvl>
    <w:lvl w:ilvl="7" w:tplc="080A0019" w:tentative="1">
      <w:start w:val="1"/>
      <w:numFmt w:val="lowerLetter"/>
      <w:lvlText w:val="%8."/>
      <w:lvlJc w:val="left"/>
      <w:pPr>
        <w:ind w:left="6984" w:hanging="360"/>
      </w:pPr>
    </w:lvl>
    <w:lvl w:ilvl="8" w:tplc="080A001B" w:tentative="1">
      <w:start w:val="1"/>
      <w:numFmt w:val="lowerRoman"/>
      <w:lvlText w:val="%9."/>
      <w:lvlJc w:val="right"/>
      <w:pPr>
        <w:ind w:left="7704" w:hanging="180"/>
      </w:pPr>
    </w:lvl>
  </w:abstractNum>
  <w:abstractNum w:abstractNumId="1" w15:restartNumberingAfterBreak="0">
    <w:nsid w:val="078B1271"/>
    <w:multiLevelType w:val="hybridMultilevel"/>
    <w:tmpl w:val="6B9E1D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B926B2F"/>
    <w:multiLevelType w:val="hybridMultilevel"/>
    <w:tmpl w:val="B1160F9E"/>
    <w:lvl w:ilvl="0" w:tplc="81DE9294">
      <w:start w:val="1"/>
      <w:numFmt w:val="lowerLetter"/>
      <w:lvlText w:val="%1)"/>
      <w:lvlJc w:val="left"/>
      <w:pPr>
        <w:ind w:left="502" w:hanging="360"/>
      </w:pPr>
      <w:rPr>
        <w:rFonts w:hint="default"/>
        <w:b/>
        <w:bCs/>
      </w:rPr>
    </w:lvl>
    <w:lvl w:ilvl="1" w:tplc="080A0019" w:tentative="1">
      <w:start w:val="1"/>
      <w:numFmt w:val="lowerLetter"/>
      <w:lvlText w:val="%2."/>
      <w:lvlJc w:val="left"/>
      <w:pPr>
        <w:ind w:left="1222" w:hanging="360"/>
      </w:pPr>
    </w:lvl>
    <w:lvl w:ilvl="2" w:tplc="080A001B" w:tentative="1">
      <w:start w:val="1"/>
      <w:numFmt w:val="lowerRoman"/>
      <w:lvlText w:val="%3."/>
      <w:lvlJc w:val="right"/>
      <w:pPr>
        <w:ind w:left="1942" w:hanging="180"/>
      </w:pPr>
    </w:lvl>
    <w:lvl w:ilvl="3" w:tplc="080A000F" w:tentative="1">
      <w:start w:val="1"/>
      <w:numFmt w:val="decimal"/>
      <w:lvlText w:val="%4."/>
      <w:lvlJc w:val="left"/>
      <w:pPr>
        <w:ind w:left="2662" w:hanging="360"/>
      </w:pPr>
    </w:lvl>
    <w:lvl w:ilvl="4" w:tplc="080A0019" w:tentative="1">
      <w:start w:val="1"/>
      <w:numFmt w:val="lowerLetter"/>
      <w:lvlText w:val="%5."/>
      <w:lvlJc w:val="left"/>
      <w:pPr>
        <w:ind w:left="3382" w:hanging="360"/>
      </w:pPr>
    </w:lvl>
    <w:lvl w:ilvl="5" w:tplc="080A001B" w:tentative="1">
      <w:start w:val="1"/>
      <w:numFmt w:val="lowerRoman"/>
      <w:lvlText w:val="%6."/>
      <w:lvlJc w:val="right"/>
      <w:pPr>
        <w:ind w:left="4102" w:hanging="180"/>
      </w:pPr>
    </w:lvl>
    <w:lvl w:ilvl="6" w:tplc="080A000F" w:tentative="1">
      <w:start w:val="1"/>
      <w:numFmt w:val="decimal"/>
      <w:lvlText w:val="%7."/>
      <w:lvlJc w:val="left"/>
      <w:pPr>
        <w:ind w:left="4822" w:hanging="360"/>
      </w:pPr>
    </w:lvl>
    <w:lvl w:ilvl="7" w:tplc="080A0019" w:tentative="1">
      <w:start w:val="1"/>
      <w:numFmt w:val="lowerLetter"/>
      <w:lvlText w:val="%8."/>
      <w:lvlJc w:val="left"/>
      <w:pPr>
        <w:ind w:left="5542" w:hanging="360"/>
      </w:pPr>
    </w:lvl>
    <w:lvl w:ilvl="8" w:tplc="080A001B" w:tentative="1">
      <w:start w:val="1"/>
      <w:numFmt w:val="lowerRoman"/>
      <w:lvlText w:val="%9."/>
      <w:lvlJc w:val="right"/>
      <w:pPr>
        <w:ind w:left="6262" w:hanging="180"/>
      </w:pPr>
    </w:lvl>
  </w:abstractNum>
  <w:abstractNum w:abstractNumId="3" w15:restartNumberingAfterBreak="0">
    <w:nsid w:val="24C4245A"/>
    <w:multiLevelType w:val="hybridMultilevel"/>
    <w:tmpl w:val="8350F416"/>
    <w:lvl w:ilvl="0" w:tplc="B8B8DC7E">
      <w:start w:val="1"/>
      <w:numFmt w:val="bullet"/>
      <w:lvlText w:val="●"/>
      <w:lvlJc w:val="left"/>
      <w:pPr>
        <w:ind w:left="1800" w:hanging="360"/>
      </w:pPr>
      <w:rPr>
        <w:rFonts w:ascii="Noto Sans Symbols" w:eastAsia="Noto Sans Symbols" w:hAnsi="Noto Sans Symbols" w:cs="Noto Sans Symbols"/>
      </w:rPr>
    </w:lvl>
    <w:lvl w:ilvl="1" w:tplc="62EC8D16">
      <w:start w:val="1"/>
      <w:numFmt w:val="bullet"/>
      <w:lvlText w:val="o"/>
      <w:lvlJc w:val="left"/>
      <w:pPr>
        <w:ind w:left="2520" w:hanging="360"/>
      </w:pPr>
      <w:rPr>
        <w:rFonts w:ascii="Courier New" w:eastAsia="Courier New" w:hAnsi="Courier New" w:cs="Courier New"/>
      </w:rPr>
    </w:lvl>
    <w:lvl w:ilvl="2" w:tplc="124C3BF8">
      <w:start w:val="1"/>
      <w:numFmt w:val="bullet"/>
      <w:lvlText w:val="▪"/>
      <w:lvlJc w:val="left"/>
      <w:pPr>
        <w:ind w:left="3240" w:hanging="360"/>
      </w:pPr>
      <w:rPr>
        <w:rFonts w:ascii="Noto Sans Symbols" w:eastAsia="Noto Sans Symbols" w:hAnsi="Noto Sans Symbols" w:cs="Noto Sans Symbols"/>
      </w:rPr>
    </w:lvl>
    <w:lvl w:ilvl="3" w:tplc="2612C572">
      <w:start w:val="1"/>
      <w:numFmt w:val="bullet"/>
      <w:lvlText w:val="●"/>
      <w:lvlJc w:val="left"/>
      <w:pPr>
        <w:ind w:left="3960" w:hanging="360"/>
      </w:pPr>
      <w:rPr>
        <w:rFonts w:ascii="Noto Sans Symbols" w:eastAsia="Noto Sans Symbols" w:hAnsi="Noto Sans Symbols" w:cs="Noto Sans Symbols"/>
      </w:rPr>
    </w:lvl>
    <w:lvl w:ilvl="4" w:tplc="56403A64">
      <w:start w:val="1"/>
      <w:numFmt w:val="bullet"/>
      <w:lvlText w:val="o"/>
      <w:lvlJc w:val="left"/>
      <w:pPr>
        <w:ind w:left="4680" w:hanging="360"/>
      </w:pPr>
      <w:rPr>
        <w:rFonts w:ascii="Courier New" w:eastAsia="Courier New" w:hAnsi="Courier New" w:cs="Courier New"/>
      </w:rPr>
    </w:lvl>
    <w:lvl w:ilvl="5" w:tplc="A210EBF2">
      <w:start w:val="1"/>
      <w:numFmt w:val="bullet"/>
      <w:lvlText w:val="▪"/>
      <w:lvlJc w:val="left"/>
      <w:pPr>
        <w:ind w:left="5400" w:hanging="360"/>
      </w:pPr>
      <w:rPr>
        <w:rFonts w:ascii="Noto Sans Symbols" w:eastAsia="Noto Sans Symbols" w:hAnsi="Noto Sans Symbols" w:cs="Noto Sans Symbols"/>
      </w:rPr>
    </w:lvl>
    <w:lvl w:ilvl="6" w:tplc="6178CB36">
      <w:start w:val="1"/>
      <w:numFmt w:val="bullet"/>
      <w:lvlText w:val="●"/>
      <w:lvlJc w:val="left"/>
      <w:pPr>
        <w:ind w:left="6120" w:hanging="360"/>
      </w:pPr>
      <w:rPr>
        <w:rFonts w:ascii="Noto Sans Symbols" w:eastAsia="Noto Sans Symbols" w:hAnsi="Noto Sans Symbols" w:cs="Noto Sans Symbols"/>
      </w:rPr>
    </w:lvl>
    <w:lvl w:ilvl="7" w:tplc="5386D43C">
      <w:start w:val="1"/>
      <w:numFmt w:val="bullet"/>
      <w:lvlText w:val="o"/>
      <w:lvlJc w:val="left"/>
      <w:pPr>
        <w:ind w:left="6840" w:hanging="360"/>
      </w:pPr>
      <w:rPr>
        <w:rFonts w:ascii="Courier New" w:eastAsia="Courier New" w:hAnsi="Courier New" w:cs="Courier New"/>
      </w:rPr>
    </w:lvl>
    <w:lvl w:ilvl="8" w:tplc="C41639C2">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hybridMultilevel"/>
    <w:tmpl w:val="079E786E"/>
    <w:lvl w:ilvl="0" w:tplc="21143D78">
      <w:start w:val="1"/>
      <w:numFmt w:val="bullet"/>
      <w:lvlText w:val="●"/>
      <w:lvlJc w:val="left"/>
      <w:pPr>
        <w:ind w:left="360" w:hanging="360"/>
      </w:pPr>
      <w:rPr>
        <w:rFonts w:ascii="Noto Sans Symbols" w:eastAsia="Noto Sans Symbols" w:hAnsi="Noto Sans Symbols" w:cs="Noto Sans Symbols"/>
      </w:rPr>
    </w:lvl>
    <w:lvl w:ilvl="1" w:tplc="7B945BA4">
      <w:start w:val="1"/>
      <w:numFmt w:val="bullet"/>
      <w:lvlText w:val="o"/>
      <w:lvlJc w:val="left"/>
      <w:pPr>
        <w:ind w:left="1080" w:hanging="360"/>
      </w:pPr>
      <w:rPr>
        <w:rFonts w:ascii="Courier New" w:eastAsia="Courier New" w:hAnsi="Courier New" w:cs="Courier New"/>
      </w:rPr>
    </w:lvl>
    <w:lvl w:ilvl="2" w:tplc="09821290">
      <w:start w:val="1"/>
      <w:numFmt w:val="bullet"/>
      <w:lvlText w:val="▪"/>
      <w:lvlJc w:val="left"/>
      <w:pPr>
        <w:ind w:left="1800" w:hanging="360"/>
      </w:pPr>
      <w:rPr>
        <w:rFonts w:ascii="Noto Sans Symbols" w:eastAsia="Noto Sans Symbols" w:hAnsi="Noto Sans Symbols" w:cs="Noto Sans Symbols"/>
      </w:rPr>
    </w:lvl>
    <w:lvl w:ilvl="3" w:tplc="84E4A394">
      <w:start w:val="1"/>
      <w:numFmt w:val="bullet"/>
      <w:lvlText w:val="●"/>
      <w:lvlJc w:val="left"/>
      <w:pPr>
        <w:ind w:left="2520" w:hanging="360"/>
      </w:pPr>
      <w:rPr>
        <w:rFonts w:ascii="Noto Sans Symbols" w:eastAsia="Noto Sans Symbols" w:hAnsi="Noto Sans Symbols" w:cs="Noto Sans Symbols"/>
      </w:rPr>
    </w:lvl>
    <w:lvl w:ilvl="4" w:tplc="E1424520">
      <w:start w:val="1"/>
      <w:numFmt w:val="bullet"/>
      <w:lvlText w:val="o"/>
      <w:lvlJc w:val="left"/>
      <w:pPr>
        <w:ind w:left="3240" w:hanging="360"/>
      </w:pPr>
      <w:rPr>
        <w:rFonts w:ascii="Courier New" w:eastAsia="Courier New" w:hAnsi="Courier New" w:cs="Courier New"/>
      </w:rPr>
    </w:lvl>
    <w:lvl w:ilvl="5" w:tplc="3C7E34B2">
      <w:start w:val="1"/>
      <w:numFmt w:val="bullet"/>
      <w:lvlText w:val="▪"/>
      <w:lvlJc w:val="left"/>
      <w:pPr>
        <w:ind w:left="3960" w:hanging="360"/>
      </w:pPr>
      <w:rPr>
        <w:rFonts w:ascii="Noto Sans Symbols" w:eastAsia="Noto Sans Symbols" w:hAnsi="Noto Sans Symbols" w:cs="Noto Sans Symbols"/>
      </w:rPr>
    </w:lvl>
    <w:lvl w:ilvl="6" w:tplc="09CC380C">
      <w:start w:val="1"/>
      <w:numFmt w:val="bullet"/>
      <w:lvlText w:val="●"/>
      <w:lvlJc w:val="left"/>
      <w:pPr>
        <w:ind w:left="4680" w:hanging="360"/>
      </w:pPr>
      <w:rPr>
        <w:rFonts w:ascii="Noto Sans Symbols" w:eastAsia="Noto Sans Symbols" w:hAnsi="Noto Sans Symbols" w:cs="Noto Sans Symbols"/>
      </w:rPr>
    </w:lvl>
    <w:lvl w:ilvl="7" w:tplc="89363D34">
      <w:start w:val="1"/>
      <w:numFmt w:val="bullet"/>
      <w:lvlText w:val="o"/>
      <w:lvlJc w:val="left"/>
      <w:pPr>
        <w:ind w:left="5400" w:hanging="360"/>
      </w:pPr>
      <w:rPr>
        <w:rFonts w:ascii="Courier New" w:eastAsia="Courier New" w:hAnsi="Courier New" w:cs="Courier New"/>
      </w:rPr>
    </w:lvl>
    <w:lvl w:ilvl="8" w:tplc="7AA0DF2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hybridMultilevel"/>
    <w:tmpl w:val="39C80392"/>
    <w:lvl w:ilvl="0" w:tplc="1E1EAC84">
      <w:start w:val="1"/>
      <w:numFmt w:val="bullet"/>
      <w:lvlText w:val="●"/>
      <w:lvlJc w:val="left"/>
      <w:pPr>
        <w:ind w:left="720" w:hanging="360"/>
      </w:pPr>
      <w:rPr>
        <w:rFonts w:ascii="Noto Sans Symbols" w:eastAsia="Noto Sans Symbols" w:hAnsi="Noto Sans Symbols" w:cs="Noto Sans Symbols"/>
      </w:rPr>
    </w:lvl>
    <w:lvl w:ilvl="1" w:tplc="EE90CB4C">
      <w:start w:val="1"/>
      <w:numFmt w:val="bullet"/>
      <w:lvlText w:val="o"/>
      <w:lvlJc w:val="left"/>
      <w:pPr>
        <w:ind w:left="1440" w:hanging="360"/>
      </w:pPr>
      <w:rPr>
        <w:rFonts w:ascii="Courier New" w:eastAsia="Courier New" w:hAnsi="Courier New" w:cs="Courier New"/>
      </w:rPr>
    </w:lvl>
    <w:lvl w:ilvl="2" w:tplc="9990C9B2">
      <w:start w:val="1"/>
      <w:numFmt w:val="bullet"/>
      <w:lvlText w:val="▪"/>
      <w:lvlJc w:val="left"/>
      <w:pPr>
        <w:ind w:left="2160" w:hanging="360"/>
      </w:pPr>
      <w:rPr>
        <w:rFonts w:ascii="Noto Sans Symbols" w:eastAsia="Noto Sans Symbols" w:hAnsi="Noto Sans Symbols" w:cs="Noto Sans Symbols"/>
      </w:rPr>
    </w:lvl>
    <w:lvl w:ilvl="3" w:tplc="59AC9D28">
      <w:start w:val="1"/>
      <w:numFmt w:val="bullet"/>
      <w:lvlText w:val="●"/>
      <w:lvlJc w:val="left"/>
      <w:pPr>
        <w:ind w:left="2880" w:hanging="360"/>
      </w:pPr>
      <w:rPr>
        <w:rFonts w:ascii="Noto Sans Symbols" w:eastAsia="Noto Sans Symbols" w:hAnsi="Noto Sans Symbols" w:cs="Noto Sans Symbols"/>
      </w:rPr>
    </w:lvl>
    <w:lvl w:ilvl="4" w:tplc="A91E54DA">
      <w:start w:val="1"/>
      <w:numFmt w:val="bullet"/>
      <w:lvlText w:val="o"/>
      <w:lvlJc w:val="left"/>
      <w:pPr>
        <w:ind w:left="3600" w:hanging="360"/>
      </w:pPr>
      <w:rPr>
        <w:rFonts w:ascii="Courier New" w:eastAsia="Courier New" w:hAnsi="Courier New" w:cs="Courier New"/>
      </w:rPr>
    </w:lvl>
    <w:lvl w:ilvl="5" w:tplc="C8AABDDE">
      <w:start w:val="1"/>
      <w:numFmt w:val="bullet"/>
      <w:lvlText w:val="▪"/>
      <w:lvlJc w:val="left"/>
      <w:pPr>
        <w:ind w:left="4320" w:hanging="360"/>
      </w:pPr>
      <w:rPr>
        <w:rFonts w:ascii="Noto Sans Symbols" w:eastAsia="Noto Sans Symbols" w:hAnsi="Noto Sans Symbols" w:cs="Noto Sans Symbols"/>
      </w:rPr>
    </w:lvl>
    <w:lvl w:ilvl="6" w:tplc="8DE40F40">
      <w:start w:val="1"/>
      <w:numFmt w:val="bullet"/>
      <w:lvlText w:val="●"/>
      <w:lvlJc w:val="left"/>
      <w:pPr>
        <w:ind w:left="5040" w:hanging="360"/>
      </w:pPr>
      <w:rPr>
        <w:rFonts w:ascii="Noto Sans Symbols" w:eastAsia="Noto Sans Symbols" w:hAnsi="Noto Sans Symbols" w:cs="Noto Sans Symbols"/>
      </w:rPr>
    </w:lvl>
    <w:lvl w:ilvl="7" w:tplc="5B4CFDDC">
      <w:start w:val="1"/>
      <w:numFmt w:val="bullet"/>
      <w:lvlText w:val="o"/>
      <w:lvlJc w:val="left"/>
      <w:pPr>
        <w:ind w:left="5760" w:hanging="360"/>
      </w:pPr>
      <w:rPr>
        <w:rFonts w:ascii="Courier New" w:eastAsia="Courier New" w:hAnsi="Courier New" w:cs="Courier New"/>
      </w:rPr>
    </w:lvl>
    <w:lvl w:ilvl="8" w:tplc="761C9122">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DA540D9"/>
    <w:multiLevelType w:val="multilevel"/>
    <w:tmpl w:val="EC202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DD7547E"/>
    <w:multiLevelType w:val="hybridMultilevel"/>
    <w:tmpl w:val="75D86200"/>
    <w:lvl w:ilvl="0" w:tplc="080A0013">
      <w:start w:val="1"/>
      <w:numFmt w:val="upperRoman"/>
      <w:lvlText w:val="%1."/>
      <w:lvlJc w:val="right"/>
      <w:pPr>
        <w:ind w:left="1440" w:hanging="180"/>
      </w:pPr>
    </w:lvl>
    <w:lvl w:ilvl="1" w:tplc="080A0019">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8" w15:restartNumberingAfterBreak="0">
    <w:nsid w:val="324D73CE"/>
    <w:multiLevelType w:val="hybridMultilevel"/>
    <w:tmpl w:val="111830F6"/>
    <w:lvl w:ilvl="0" w:tplc="080A0013">
      <w:start w:val="1"/>
      <w:numFmt w:val="upperRoman"/>
      <w:lvlText w:val="%1."/>
      <w:lvlJc w:val="right"/>
      <w:pPr>
        <w:ind w:left="720" w:hanging="360"/>
      </w:pPr>
    </w:lvl>
    <w:lvl w:ilvl="1" w:tplc="080A000F">
      <w:start w:val="1"/>
      <w:numFmt w:val="decimal"/>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328012EF"/>
    <w:multiLevelType w:val="hybridMultilevel"/>
    <w:tmpl w:val="9C4CB748"/>
    <w:lvl w:ilvl="0" w:tplc="06961C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58F6B58"/>
    <w:multiLevelType w:val="hybridMultilevel"/>
    <w:tmpl w:val="D23E11CE"/>
    <w:lvl w:ilvl="0" w:tplc="32542704">
      <w:start w:val="2"/>
      <w:numFmt w:val="lowerLetter"/>
      <w:lvlText w:val="%1."/>
      <w:lvlJc w:val="left"/>
      <w:pPr>
        <w:tabs>
          <w:tab w:val="num" w:pos="720"/>
        </w:tabs>
        <w:ind w:left="720" w:hanging="360"/>
      </w:pPr>
    </w:lvl>
    <w:lvl w:ilvl="1" w:tplc="4482BE2C" w:tentative="1">
      <w:start w:val="1"/>
      <w:numFmt w:val="lowerLetter"/>
      <w:lvlText w:val="%2."/>
      <w:lvlJc w:val="left"/>
      <w:pPr>
        <w:tabs>
          <w:tab w:val="num" w:pos="1440"/>
        </w:tabs>
        <w:ind w:left="1440" w:hanging="360"/>
      </w:pPr>
    </w:lvl>
    <w:lvl w:ilvl="2" w:tplc="57D88644" w:tentative="1">
      <w:start w:val="1"/>
      <w:numFmt w:val="lowerLetter"/>
      <w:lvlText w:val="%3."/>
      <w:lvlJc w:val="left"/>
      <w:pPr>
        <w:tabs>
          <w:tab w:val="num" w:pos="2160"/>
        </w:tabs>
        <w:ind w:left="2160" w:hanging="360"/>
      </w:pPr>
    </w:lvl>
    <w:lvl w:ilvl="3" w:tplc="580C45A6" w:tentative="1">
      <w:start w:val="1"/>
      <w:numFmt w:val="lowerLetter"/>
      <w:lvlText w:val="%4."/>
      <w:lvlJc w:val="left"/>
      <w:pPr>
        <w:tabs>
          <w:tab w:val="num" w:pos="2880"/>
        </w:tabs>
        <w:ind w:left="2880" w:hanging="360"/>
      </w:pPr>
    </w:lvl>
    <w:lvl w:ilvl="4" w:tplc="7FFE9A8E" w:tentative="1">
      <w:start w:val="1"/>
      <w:numFmt w:val="lowerLetter"/>
      <w:lvlText w:val="%5."/>
      <w:lvlJc w:val="left"/>
      <w:pPr>
        <w:tabs>
          <w:tab w:val="num" w:pos="3600"/>
        </w:tabs>
        <w:ind w:left="3600" w:hanging="360"/>
      </w:pPr>
    </w:lvl>
    <w:lvl w:ilvl="5" w:tplc="C1D0E822" w:tentative="1">
      <w:start w:val="1"/>
      <w:numFmt w:val="lowerLetter"/>
      <w:lvlText w:val="%6."/>
      <w:lvlJc w:val="left"/>
      <w:pPr>
        <w:tabs>
          <w:tab w:val="num" w:pos="4320"/>
        </w:tabs>
        <w:ind w:left="4320" w:hanging="360"/>
      </w:pPr>
    </w:lvl>
    <w:lvl w:ilvl="6" w:tplc="DF84769E" w:tentative="1">
      <w:start w:val="1"/>
      <w:numFmt w:val="lowerLetter"/>
      <w:lvlText w:val="%7."/>
      <w:lvlJc w:val="left"/>
      <w:pPr>
        <w:tabs>
          <w:tab w:val="num" w:pos="5040"/>
        </w:tabs>
        <w:ind w:left="5040" w:hanging="360"/>
      </w:pPr>
    </w:lvl>
    <w:lvl w:ilvl="7" w:tplc="EE6A1AA2" w:tentative="1">
      <w:start w:val="1"/>
      <w:numFmt w:val="lowerLetter"/>
      <w:lvlText w:val="%8."/>
      <w:lvlJc w:val="left"/>
      <w:pPr>
        <w:tabs>
          <w:tab w:val="num" w:pos="5760"/>
        </w:tabs>
        <w:ind w:left="5760" w:hanging="360"/>
      </w:pPr>
    </w:lvl>
    <w:lvl w:ilvl="8" w:tplc="FF82BC0A" w:tentative="1">
      <w:start w:val="1"/>
      <w:numFmt w:val="lowerLetter"/>
      <w:lvlText w:val="%9."/>
      <w:lvlJc w:val="left"/>
      <w:pPr>
        <w:tabs>
          <w:tab w:val="num" w:pos="6480"/>
        </w:tabs>
        <w:ind w:left="648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9C45E7F"/>
    <w:multiLevelType w:val="hybridMultilevel"/>
    <w:tmpl w:val="2D7C5C58"/>
    <w:lvl w:ilvl="0" w:tplc="0F4A0522">
      <w:start w:val="1"/>
      <w:numFmt w:val="lowerLetter"/>
      <w:lvlText w:val="%1)"/>
      <w:lvlJc w:val="left"/>
      <w:pPr>
        <w:ind w:left="720" w:hanging="360"/>
      </w:pPr>
      <w:rPr>
        <w:rFonts w:hint="default"/>
        <w:b/>
        <w:b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404604FC"/>
    <w:multiLevelType w:val="hybridMultilevel"/>
    <w:tmpl w:val="BDF4D2CC"/>
    <w:lvl w:ilvl="0" w:tplc="CB4A7818">
      <w:start w:val="1"/>
      <w:numFmt w:val="bullet"/>
      <w:lvlText w:val="●"/>
      <w:lvlJc w:val="left"/>
      <w:pPr>
        <w:ind w:left="720" w:hanging="360"/>
      </w:pPr>
      <w:rPr>
        <w:rFonts w:ascii="Noto Sans Symbols" w:eastAsia="Noto Sans Symbols" w:hAnsi="Noto Sans Symbols" w:cs="Noto Sans Symbols"/>
      </w:rPr>
    </w:lvl>
    <w:lvl w:ilvl="1" w:tplc="A100FE58">
      <w:start w:val="1"/>
      <w:numFmt w:val="bullet"/>
      <w:lvlText w:val="o"/>
      <w:lvlJc w:val="left"/>
      <w:pPr>
        <w:ind w:left="1440" w:hanging="360"/>
      </w:pPr>
      <w:rPr>
        <w:rFonts w:ascii="Courier New" w:eastAsia="Courier New" w:hAnsi="Courier New" w:cs="Courier New"/>
      </w:rPr>
    </w:lvl>
    <w:lvl w:ilvl="2" w:tplc="FD3C8E22">
      <w:start w:val="1"/>
      <w:numFmt w:val="bullet"/>
      <w:lvlText w:val="▪"/>
      <w:lvlJc w:val="left"/>
      <w:pPr>
        <w:ind w:left="2160" w:hanging="360"/>
      </w:pPr>
      <w:rPr>
        <w:rFonts w:ascii="Noto Sans Symbols" w:eastAsia="Noto Sans Symbols" w:hAnsi="Noto Sans Symbols" w:cs="Noto Sans Symbols"/>
      </w:rPr>
    </w:lvl>
    <w:lvl w:ilvl="3" w:tplc="36F0FF90">
      <w:start w:val="1"/>
      <w:numFmt w:val="bullet"/>
      <w:lvlText w:val="●"/>
      <w:lvlJc w:val="left"/>
      <w:pPr>
        <w:ind w:left="2880" w:hanging="360"/>
      </w:pPr>
      <w:rPr>
        <w:rFonts w:ascii="Noto Sans Symbols" w:eastAsia="Noto Sans Symbols" w:hAnsi="Noto Sans Symbols" w:cs="Noto Sans Symbols"/>
      </w:rPr>
    </w:lvl>
    <w:lvl w:ilvl="4" w:tplc="D72660DA">
      <w:start w:val="1"/>
      <w:numFmt w:val="bullet"/>
      <w:lvlText w:val="o"/>
      <w:lvlJc w:val="left"/>
      <w:pPr>
        <w:ind w:left="3600" w:hanging="360"/>
      </w:pPr>
      <w:rPr>
        <w:rFonts w:ascii="Courier New" w:eastAsia="Courier New" w:hAnsi="Courier New" w:cs="Courier New"/>
      </w:rPr>
    </w:lvl>
    <w:lvl w:ilvl="5" w:tplc="F18E8BDC">
      <w:start w:val="1"/>
      <w:numFmt w:val="bullet"/>
      <w:lvlText w:val="▪"/>
      <w:lvlJc w:val="left"/>
      <w:pPr>
        <w:ind w:left="4320" w:hanging="360"/>
      </w:pPr>
      <w:rPr>
        <w:rFonts w:ascii="Noto Sans Symbols" w:eastAsia="Noto Sans Symbols" w:hAnsi="Noto Sans Symbols" w:cs="Noto Sans Symbols"/>
      </w:rPr>
    </w:lvl>
    <w:lvl w:ilvl="6" w:tplc="F880FDBC">
      <w:start w:val="1"/>
      <w:numFmt w:val="bullet"/>
      <w:lvlText w:val="●"/>
      <w:lvlJc w:val="left"/>
      <w:pPr>
        <w:ind w:left="5040" w:hanging="360"/>
      </w:pPr>
      <w:rPr>
        <w:rFonts w:ascii="Noto Sans Symbols" w:eastAsia="Noto Sans Symbols" w:hAnsi="Noto Sans Symbols" w:cs="Noto Sans Symbols"/>
      </w:rPr>
    </w:lvl>
    <w:lvl w:ilvl="7" w:tplc="B4468320">
      <w:start w:val="1"/>
      <w:numFmt w:val="bullet"/>
      <w:lvlText w:val="o"/>
      <w:lvlJc w:val="left"/>
      <w:pPr>
        <w:ind w:left="5760" w:hanging="360"/>
      </w:pPr>
      <w:rPr>
        <w:rFonts w:ascii="Courier New" w:eastAsia="Courier New" w:hAnsi="Courier New" w:cs="Courier New"/>
      </w:rPr>
    </w:lvl>
    <w:lvl w:ilvl="8" w:tplc="068EBDB0">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AA3F0B"/>
    <w:multiLevelType w:val="hybridMultilevel"/>
    <w:tmpl w:val="87623B6A"/>
    <w:lvl w:ilvl="0" w:tplc="270C6860">
      <w:start w:val="1"/>
      <w:numFmt w:val="bullet"/>
      <w:lvlText w:val="●"/>
      <w:lvlJc w:val="left"/>
      <w:pPr>
        <w:ind w:left="720" w:hanging="360"/>
      </w:pPr>
      <w:rPr>
        <w:rFonts w:ascii="Noto Sans Symbols" w:eastAsia="Noto Sans Symbols" w:hAnsi="Noto Sans Symbols" w:cs="Noto Sans Symbols"/>
      </w:rPr>
    </w:lvl>
    <w:lvl w:ilvl="1" w:tplc="B28AFB58">
      <w:start w:val="1"/>
      <w:numFmt w:val="bullet"/>
      <w:lvlText w:val="o"/>
      <w:lvlJc w:val="left"/>
      <w:pPr>
        <w:ind w:left="1440" w:hanging="360"/>
      </w:pPr>
      <w:rPr>
        <w:rFonts w:ascii="Courier New" w:eastAsia="Courier New" w:hAnsi="Courier New" w:cs="Courier New"/>
      </w:rPr>
    </w:lvl>
    <w:lvl w:ilvl="2" w:tplc="F648C204">
      <w:start w:val="1"/>
      <w:numFmt w:val="bullet"/>
      <w:lvlText w:val="▪"/>
      <w:lvlJc w:val="left"/>
      <w:pPr>
        <w:ind w:left="2160" w:hanging="360"/>
      </w:pPr>
      <w:rPr>
        <w:rFonts w:ascii="Noto Sans Symbols" w:eastAsia="Noto Sans Symbols" w:hAnsi="Noto Sans Symbols" w:cs="Noto Sans Symbols"/>
      </w:rPr>
    </w:lvl>
    <w:lvl w:ilvl="3" w:tplc="9AD0B776">
      <w:start w:val="1"/>
      <w:numFmt w:val="bullet"/>
      <w:lvlText w:val="●"/>
      <w:lvlJc w:val="left"/>
      <w:pPr>
        <w:ind w:left="2880" w:hanging="360"/>
      </w:pPr>
      <w:rPr>
        <w:rFonts w:ascii="Noto Sans Symbols" w:eastAsia="Noto Sans Symbols" w:hAnsi="Noto Sans Symbols" w:cs="Noto Sans Symbols"/>
      </w:rPr>
    </w:lvl>
    <w:lvl w:ilvl="4" w:tplc="D626EFF0">
      <w:start w:val="1"/>
      <w:numFmt w:val="bullet"/>
      <w:lvlText w:val="o"/>
      <w:lvlJc w:val="left"/>
      <w:pPr>
        <w:ind w:left="3600" w:hanging="360"/>
      </w:pPr>
      <w:rPr>
        <w:rFonts w:ascii="Courier New" w:eastAsia="Courier New" w:hAnsi="Courier New" w:cs="Courier New"/>
      </w:rPr>
    </w:lvl>
    <w:lvl w:ilvl="5" w:tplc="8BA0DB22">
      <w:start w:val="1"/>
      <w:numFmt w:val="bullet"/>
      <w:lvlText w:val="▪"/>
      <w:lvlJc w:val="left"/>
      <w:pPr>
        <w:ind w:left="4320" w:hanging="360"/>
      </w:pPr>
      <w:rPr>
        <w:rFonts w:ascii="Noto Sans Symbols" w:eastAsia="Noto Sans Symbols" w:hAnsi="Noto Sans Symbols" w:cs="Noto Sans Symbols"/>
      </w:rPr>
    </w:lvl>
    <w:lvl w:ilvl="6" w:tplc="2A16011A">
      <w:start w:val="1"/>
      <w:numFmt w:val="bullet"/>
      <w:lvlText w:val="●"/>
      <w:lvlJc w:val="left"/>
      <w:pPr>
        <w:ind w:left="5040" w:hanging="360"/>
      </w:pPr>
      <w:rPr>
        <w:rFonts w:ascii="Noto Sans Symbols" w:eastAsia="Noto Sans Symbols" w:hAnsi="Noto Sans Symbols" w:cs="Noto Sans Symbols"/>
      </w:rPr>
    </w:lvl>
    <w:lvl w:ilvl="7" w:tplc="A4E2E6F4">
      <w:start w:val="1"/>
      <w:numFmt w:val="bullet"/>
      <w:lvlText w:val="o"/>
      <w:lvlJc w:val="left"/>
      <w:pPr>
        <w:ind w:left="5760" w:hanging="360"/>
      </w:pPr>
      <w:rPr>
        <w:rFonts w:ascii="Courier New" w:eastAsia="Courier New" w:hAnsi="Courier New" w:cs="Courier New"/>
      </w:rPr>
    </w:lvl>
    <w:lvl w:ilvl="8" w:tplc="B8AE91B4">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4C90560"/>
    <w:multiLevelType w:val="hybridMultilevel"/>
    <w:tmpl w:val="06345290"/>
    <w:lvl w:ilvl="0" w:tplc="BBEA842C">
      <w:start w:val="1"/>
      <w:numFmt w:val="lowerLetter"/>
      <w:lvlText w:val="%1)"/>
      <w:lvlJc w:val="left"/>
      <w:pPr>
        <w:ind w:left="720" w:hanging="360"/>
      </w:pPr>
      <w:rPr>
        <w:rFonts w:hint="default"/>
        <w:b/>
        <w:b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487D2672"/>
    <w:multiLevelType w:val="hybridMultilevel"/>
    <w:tmpl w:val="6A7A6C5E"/>
    <w:lvl w:ilvl="0" w:tplc="4A56391C">
      <w:start w:val="1"/>
      <w:numFmt w:val="decimal"/>
      <w:lvlText w:val="%1."/>
      <w:lvlJc w:val="left"/>
      <w:pPr>
        <w:ind w:left="1584" w:hanging="360"/>
      </w:pPr>
      <w:rPr>
        <w:rFonts w:hint="default"/>
      </w:rPr>
    </w:lvl>
    <w:lvl w:ilvl="1" w:tplc="080A0019">
      <w:start w:val="1"/>
      <w:numFmt w:val="lowerLetter"/>
      <w:lvlText w:val="%2."/>
      <w:lvlJc w:val="left"/>
      <w:pPr>
        <w:ind w:left="2304" w:hanging="360"/>
      </w:pPr>
    </w:lvl>
    <w:lvl w:ilvl="2" w:tplc="080A001B" w:tentative="1">
      <w:start w:val="1"/>
      <w:numFmt w:val="lowerRoman"/>
      <w:lvlText w:val="%3."/>
      <w:lvlJc w:val="right"/>
      <w:pPr>
        <w:ind w:left="3024" w:hanging="180"/>
      </w:pPr>
    </w:lvl>
    <w:lvl w:ilvl="3" w:tplc="080A000F" w:tentative="1">
      <w:start w:val="1"/>
      <w:numFmt w:val="decimal"/>
      <w:lvlText w:val="%4."/>
      <w:lvlJc w:val="left"/>
      <w:pPr>
        <w:ind w:left="3744" w:hanging="360"/>
      </w:pPr>
    </w:lvl>
    <w:lvl w:ilvl="4" w:tplc="080A0019" w:tentative="1">
      <w:start w:val="1"/>
      <w:numFmt w:val="lowerLetter"/>
      <w:lvlText w:val="%5."/>
      <w:lvlJc w:val="left"/>
      <w:pPr>
        <w:ind w:left="4464" w:hanging="360"/>
      </w:pPr>
    </w:lvl>
    <w:lvl w:ilvl="5" w:tplc="080A001B" w:tentative="1">
      <w:start w:val="1"/>
      <w:numFmt w:val="lowerRoman"/>
      <w:lvlText w:val="%6."/>
      <w:lvlJc w:val="right"/>
      <w:pPr>
        <w:ind w:left="5184" w:hanging="180"/>
      </w:pPr>
    </w:lvl>
    <w:lvl w:ilvl="6" w:tplc="080A000F" w:tentative="1">
      <w:start w:val="1"/>
      <w:numFmt w:val="decimal"/>
      <w:lvlText w:val="%7."/>
      <w:lvlJc w:val="left"/>
      <w:pPr>
        <w:ind w:left="5904" w:hanging="360"/>
      </w:pPr>
    </w:lvl>
    <w:lvl w:ilvl="7" w:tplc="080A0019" w:tentative="1">
      <w:start w:val="1"/>
      <w:numFmt w:val="lowerLetter"/>
      <w:lvlText w:val="%8."/>
      <w:lvlJc w:val="left"/>
      <w:pPr>
        <w:ind w:left="6624" w:hanging="360"/>
      </w:pPr>
    </w:lvl>
    <w:lvl w:ilvl="8" w:tplc="080A001B" w:tentative="1">
      <w:start w:val="1"/>
      <w:numFmt w:val="lowerRoman"/>
      <w:lvlText w:val="%9."/>
      <w:lvlJc w:val="right"/>
      <w:pPr>
        <w:ind w:left="7344" w:hanging="180"/>
      </w:pPr>
    </w:lvl>
  </w:abstractNum>
  <w:abstractNum w:abstractNumId="19" w15:restartNumberingAfterBreak="0">
    <w:nsid w:val="48C14CB2"/>
    <w:multiLevelType w:val="hybridMultilevel"/>
    <w:tmpl w:val="2E3C1238"/>
    <w:lvl w:ilvl="0" w:tplc="3DD22B38">
      <w:start w:val="1"/>
      <w:numFmt w:val="bullet"/>
      <w:lvlText w:val="●"/>
      <w:lvlJc w:val="left"/>
      <w:pPr>
        <w:ind w:left="720" w:hanging="360"/>
      </w:pPr>
      <w:rPr>
        <w:rFonts w:ascii="Noto Sans Symbols" w:eastAsia="Noto Sans Symbols" w:hAnsi="Noto Sans Symbols" w:cs="Noto Sans Symbols"/>
      </w:rPr>
    </w:lvl>
    <w:lvl w:ilvl="1" w:tplc="8D161EF0">
      <w:start w:val="1"/>
      <w:numFmt w:val="bullet"/>
      <w:lvlText w:val="o"/>
      <w:lvlJc w:val="left"/>
      <w:pPr>
        <w:ind w:left="1440" w:hanging="360"/>
      </w:pPr>
      <w:rPr>
        <w:rFonts w:ascii="Courier New" w:eastAsia="Courier New" w:hAnsi="Courier New" w:cs="Courier New"/>
      </w:rPr>
    </w:lvl>
    <w:lvl w:ilvl="2" w:tplc="5EEC020C">
      <w:start w:val="1"/>
      <w:numFmt w:val="bullet"/>
      <w:lvlText w:val="▪"/>
      <w:lvlJc w:val="left"/>
      <w:pPr>
        <w:ind w:left="2160" w:hanging="360"/>
      </w:pPr>
      <w:rPr>
        <w:rFonts w:ascii="Noto Sans Symbols" w:eastAsia="Noto Sans Symbols" w:hAnsi="Noto Sans Symbols" w:cs="Noto Sans Symbols"/>
      </w:rPr>
    </w:lvl>
    <w:lvl w:ilvl="3" w:tplc="E306FC6C">
      <w:start w:val="1"/>
      <w:numFmt w:val="bullet"/>
      <w:lvlText w:val="●"/>
      <w:lvlJc w:val="left"/>
      <w:pPr>
        <w:ind w:left="2880" w:hanging="360"/>
      </w:pPr>
      <w:rPr>
        <w:rFonts w:ascii="Noto Sans Symbols" w:eastAsia="Noto Sans Symbols" w:hAnsi="Noto Sans Symbols" w:cs="Noto Sans Symbols"/>
      </w:rPr>
    </w:lvl>
    <w:lvl w:ilvl="4" w:tplc="59A69AB6">
      <w:start w:val="1"/>
      <w:numFmt w:val="bullet"/>
      <w:lvlText w:val="o"/>
      <w:lvlJc w:val="left"/>
      <w:pPr>
        <w:ind w:left="3600" w:hanging="360"/>
      </w:pPr>
      <w:rPr>
        <w:rFonts w:ascii="Courier New" w:eastAsia="Courier New" w:hAnsi="Courier New" w:cs="Courier New"/>
      </w:rPr>
    </w:lvl>
    <w:lvl w:ilvl="5" w:tplc="BF7EE4F4">
      <w:start w:val="1"/>
      <w:numFmt w:val="bullet"/>
      <w:lvlText w:val="▪"/>
      <w:lvlJc w:val="left"/>
      <w:pPr>
        <w:ind w:left="4320" w:hanging="360"/>
      </w:pPr>
      <w:rPr>
        <w:rFonts w:ascii="Noto Sans Symbols" w:eastAsia="Noto Sans Symbols" w:hAnsi="Noto Sans Symbols" w:cs="Noto Sans Symbols"/>
      </w:rPr>
    </w:lvl>
    <w:lvl w:ilvl="6" w:tplc="268ABE04">
      <w:start w:val="1"/>
      <w:numFmt w:val="bullet"/>
      <w:lvlText w:val="●"/>
      <w:lvlJc w:val="left"/>
      <w:pPr>
        <w:ind w:left="5040" w:hanging="360"/>
      </w:pPr>
      <w:rPr>
        <w:rFonts w:ascii="Noto Sans Symbols" w:eastAsia="Noto Sans Symbols" w:hAnsi="Noto Sans Symbols" w:cs="Noto Sans Symbols"/>
      </w:rPr>
    </w:lvl>
    <w:lvl w:ilvl="7" w:tplc="366AE72A">
      <w:start w:val="1"/>
      <w:numFmt w:val="bullet"/>
      <w:lvlText w:val="o"/>
      <w:lvlJc w:val="left"/>
      <w:pPr>
        <w:ind w:left="5760" w:hanging="360"/>
      </w:pPr>
      <w:rPr>
        <w:rFonts w:ascii="Courier New" w:eastAsia="Courier New" w:hAnsi="Courier New" w:cs="Courier New"/>
      </w:rPr>
    </w:lvl>
    <w:lvl w:ilvl="8" w:tplc="CCAEBC64">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B2B6E7E"/>
    <w:multiLevelType w:val="hybridMultilevel"/>
    <w:tmpl w:val="E0B2B32C"/>
    <w:lvl w:ilvl="0" w:tplc="454A7B70">
      <w:start w:val="1"/>
      <w:numFmt w:val="lowerLetter"/>
      <w:lvlText w:val="%1)"/>
      <w:lvlJc w:val="left"/>
      <w:pPr>
        <w:ind w:left="720" w:hanging="360"/>
      </w:pPr>
      <w:rPr>
        <w:rFonts w:eastAsiaTheme="minorHAnsi" w:hint="default"/>
        <w:b/>
        <w:i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4EF66F12"/>
    <w:multiLevelType w:val="hybridMultilevel"/>
    <w:tmpl w:val="BA38A2FA"/>
    <w:lvl w:ilvl="0" w:tplc="4E9297C0">
      <w:start w:val="1"/>
      <w:numFmt w:val="bullet"/>
      <w:lvlText w:val="●"/>
      <w:lvlJc w:val="left"/>
      <w:pPr>
        <w:ind w:left="720" w:hanging="360"/>
      </w:pPr>
      <w:rPr>
        <w:rFonts w:ascii="Noto Sans Symbols" w:eastAsia="Noto Sans Symbols" w:hAnsi="Noto Sans Symbols" w:cs="Noto Sans Symbols"/>
      </w:rPr>
    </w:lvl>
    <w:lvl w:ilvl="1" w:tplc="146481F0">
      <w:start w:val="1"/>
      <w:numFmt w:val="bullet"/>
      <w:lvlText w:val="o"/>
      <w:lvlJc w:val="left"/>
      <w:pPr>
        <w:ind w:left="1440" w:hanging="360"/>
      </w:pPr>
      <w:rPr>
        <w:rFonts w:ascii="Courier New" w:eastAsia="Courier New" w:hAnsi="Courier New" w:cs="Courier New"/>
      </w:rPr>
    </w:lvl>
    <w:lvl w:ilvl="2" w:tplc="48B842D2">
      <w:start w:val="1"/>
      <w:numFmt w:val="bullet"/>
      <w:lvlText w:val="▪"/>
      <w:lvlJc w:val="left"/>
      <w:pPr>
        <w:ind w:left="2160" w:hanging="360"/>
      </w:pPr>
      <w:rPr>
        <w:rFonts w:ascii="Noto Sans Symbols" w:eastAsia="Noto Sans Symbols" w:hAnsi="Noto Sans Symbols" w:cs="Noto Sans Symbols"/>
      </w:rPr>
    </w:lvl>
    <w:lvl w:ilvl="3" w:tplc="05CA52B0">
      <w:start w:val="1"/>
      <w:numFmt w:val="bullet"/>
      <w:lvlText w:val="●"/>
      <w:lvlJc w:val="left"/>
      <w:pPr>
        <w:ind w:left="2880" w:hanging="360"/>
      </w:pPr>
      <w:rPr>
        <w:rFonts w:ascii="Noto Sans Symbols" w:eastAsia="Noto Sans Symbols" w:hAnsi="Noto Sans Symbols" w:cs="Noto Sans Symbols"/>
      </w:rPr>
    </w:lvl>
    <w:lvl w:ilvl="4" w:tplc="9F449CE4">
      <w:start w:val="1"/>
      <w:numFmt w:val="bullet"/>
      <w:lvlText w:val="o"/>
      <w:lvlJc w:val="left"/>
      <w:pPr>
        <w:ind w:left="3600" w:hanging="360"/>
      </w:pPr>
      <w:rPr>
        <w:rFonts w:ascii="Courier New" w:eastAsia="Courier New" w:hAnsi="Courier New" w:cs="Courier New"/>
      </w:rPr>
    </w:lvl>
    <w:lvl w:ilvl="5" w:tplc="5A5000CA">
      <w:start w:val="1"/>
      <w:numFmt w:val="bullet"/>
      <w:lvlText w:val="▪"/>
      <w:lvlJc w:val="left"/>
      <w:pPr>
        <w:ind w:left="4320" w:hanging="360"/>
      </w:pPr>
      <w:rPr>
        <w:rFonts w:ascii="Noto Sans Symbols" w:eastAsia="Noto Sans Symbols" w:hAnsi="Noto Sans Symbols" w:cs="Noto Sans Symbols"/>
      </w:rPr>
    </w:lvl>
    <w:lvl w:ilvl="6" w:tplc="8F4253EE">
      <w:start w:val="1"/>
      <w:numFmt w:val="bullet"/>
      <w:lvlText w:val="●"/>
      <w:lvlJc w:val="left"/>
      <w:pPr>
        <w:ind w:left="5040" w:hanging="360"/>
      </w:pPr>
      <w:rPr>
        <w:rFonts w:ascii="Noto Sans Symbols" w:eastAsia="Noto Sans Symbols" w:hAnsi="Noto Sans Symbols" w:cs="Noto Sans Symbols"/>
      </w:rPr>
    </w:lvl>
    <w:lvl w:ilvl="7" w:tplc="2FD427F2">
      <w:start w:val="1"/>
      <w:numFmt w:val="bullet"/>
      <w:lvlText w:val="o"/>
      <w:lvlJc w:val="left"/>
      <w:pPr>
        <w:ind w:left="5760" w:hanging="360"/>
      </w:pPr>
      <w:rPr>
        <w:rFonts w:ascii="Courier New" w:eastAsia="Courier New" w:hAnsi="Courier New" w:cs="Courier New"/>
      </w:rPr>
    </w:lvl>
    <w:lvl w:ilvl="8" w:tplc="F1E0AA44">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FBF0EDF"/>
    <w:multiLevelType w:val="hybridMultilevel"/>
    <w:tmpl w:val="72886B60"/>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23" w15:restartNumberingAfterBreak="0">
    <w:nsid w:val="53825F21"/>
    <w:multiLevelType w:val="hybridMultilevel"/>
    <w:tmpl w:val="CFA482C2"/>
    <w:lvl w:ilvl="0" w:tplc="080A000F">
      <w:start w:val="1"/>
      <w:numFmt w:val="decimal"/>
      <w:lvlText w:val="%1."/>
      <w:lvlJc w:val="left"/>
      <w:pPr>
        <w:ind w:left="720" w:hanging="360"/>
      </w:pPr>
      <w:rPr>
        <w:rFonts w:hint="default"/>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5432419C"/>
    <w:multiLevelType w:val="multilevel"/>
    <w:tmpl w:val="0CD811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BDF4746"/>
    <w:multiLevelType w:val="hybridMultilevel"/>
    <w:tmpl w:val="FDAE88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5D497CD5"/>
    <w:multiLevelType w:val="hybridMultilevel"/>
    <w:tmpl w:val="7DE418AA"/>
    <w:lvl w:ilvl="0" w:tplc="26AC1A3C">
      <w:start w:val="1"/>
      <w:numFmt w:val="lowerLetter"/>
      <w:lvlText w:val="%1."/>
      <w:lvlJc w:val="left"/>
      <w:pPr>
        <w:tabs>
          <w:tab w:val="num" w:pos="720"/>
        </w:tabs>
        <w:ind w:left="720" w:hanging="360"/>
      </w:pPr>
    </w:lvl>
    <w:lvl w:ilvl="1" w:tplc="E17E34C4" w:tentative="1">
      <w:start w:val="1"/>
      <w:numFmt w:val="lowerLetter"/>
      <w:lvlText w:val="%2."/>
      <w:lvlJc w:val="left"/>
      <w:pPr>
        <w:tabs>
          <w:tab w:val="num" w:pos="1440"/>
        </w:tabs>
        <w:ind w:left="1440" w:hanging="360"/>
      </w:pPr>
    </w:lvl>
    <w:lvl w:ilvl="2" w:tplc="AE1E2908" w:tentative="1">
      <w:start w:val="1"/>
      <w:numFmt w:val="lowerLetter"/>
      <w:lvlText w:val="%3."/>
      <w:lvlJc w:val="left"/>
      <w:pPr>
        <w:tabs>
          <w:tab w:val="num" w:pos="2160"/>
        </w:tabs>
        <w:ind w:left="2160" w:hanging="360"/>
      </w:pPr>
    </w:lvl>
    <w:lvl w:ilvl="3" w:tplc="6058A004" w:tentative="1">
      <w:start w:val="1"/>
      <w:numFmt w:val="lowerLetter"/>
      <w:lvlText w:val="%4."/>
      <w:lvlJc w:val="left"/>
      <w:pPr>
        <w:tabs>
          <w:tab w:val="num" w:pos="2880"/>
        </w:tabs>
        <w:ind w:left="2880" w:hanging="360"/>
      </w:pPr>
    </w:lvl>
    <w:lvl w:ilvl="4" w:tplc="49F6B104" w:tentative="1">
      <w:start w:val="1"/>
      <w:numFmt w:val="lowerLetter"/>
      <w:lvlText w:val="%5."/>
      <w:lvlJc w:val="left"/>
      <w:pPr>
        <w:tabs>
          <w:tab w:val="num" w:pos="3600"/>
        </w:tabs>
        <w:ind w:left="3600" w:hanging="360"/>
      </w:pPr>
    </w:lvl>
    <w:lvl w:ilvl="5" w:tplc="70640AAE" w:tentative="1">
      <w:start w:val="1"/>
      <w:numFmt w:val="lowerLetter"/>
      <w:lvlText w:val="%6."/>
      <w:lvlJc w:val="left"/>
      <w:pPr>
        <w:tabs>
          <w:tab w:val="num" w:pos="4320"/>
        </w:tabs>
        <w:ind w:left="4320" w:hanging="360"/>
      </w:pPr>
    </w:lvl>
    <w:lvl w:ilvl="6" w:tplc="EF44C580" w:tentative="1">
      <w:start w:val="1"/>
      <w:numFmt w:val="lowerLetter"/>
      <w:lvlText w:val="%7."/>
      <w:lvlJc w:val="left"/>
      <w:pPr>
        <w:tabs>
          <w:tab w:val="num" w:pos="5040"/>
        </w:tabs>
        <w:ind w:left="5040" w:hanging="360"/>
      </w:pPr>
    </w:lvl>
    <w:lvl w:ilvl="7" w:tplc="38162482" w:tentative="1">
      <w:start w:val="1"/>
      <w:numFmt w:val="lowerLetter"/>
      <w:lvlText w:val="%8."/>
      <w:lvlJc w:val="left"/>
      <w:pPr>
        <w:tabs>
          <w:tab w:val="num" w:pos="5760"/>
        </w:tabs>
        <w:ind w:left="5760" w:hanging="360"/>
      </w:pPr>
    </w:lvl>
    <w:lvl w:ilvl="8" w:tplc="D61A39D4" w:tentative="1">
      <w:start w:val="1"/>
      <w:numFmt w:val="lowerLetter"/>
      <w:lvlText w:val="%9."/>
      <w:lvlJc w:val="left"/>
      <w:pPr>
        <w:tabs>
          <w:tab w:val="num" w:pos="6480"/>
        </w:tabs>
        <w:ind w:left="6480" w:hanging="360"/>
      </w:pPr>
    </w:lvl>
  </w:abstractNum>
  <w:abstractNum w:abstractNumId="27" w15:restartNumberingAfterBreak="0">
    <w:nsid w:val="600F5E20"/>
    <w:multiLevelType w:val="hybridMultilevel"/>
    <w:tmpl w:val="7C9846EC"/>
    <w:lvl w:ilvl="0" w:tplc="C18A3F16">
      <w:start w:val="3"/>
      <w:numFmt w:val="lowerLetter"/>
      <w:lvlText w:val="%1."/>
      <w:lvlJc w:val="left"/>
      <w:pPr>
        <w:tabs>
          <w:tab w:val="num" w:pos="720"/>
        </w:tabs>
        <w:ind w:left="720" w:hanging="360"/>
      </w:pPr>
    </w:lvl>
    <w:lvl w:ilvl="1" w:tplc="914C9660" w:tentative="1">
      <w:start w:val="1"/>
      <w:numFmt w:val="lowerLetter"/>
      <w:lvlText w:val="%2."/>
      <w:lvlJc w:val="left"/>
      <w:pPr>
        <w:tabs>
          <w:tab w:val="num" w:pos="1440"/>
        </w:tabs>
        <w:ind w:left="1440" w:hanging="360"/>
      </w:pPr>
    </w:lvl>
    <w:lvl w:ilvl="2" w:tplc="818C6396" w:tentative="1">
      <w:start w:val="1"/>
      <w:numFmt w:val="lowerLetter"/>
      <w:lvlText w:val="%3."/>
      <w:lvlJc w:val="left"/>
      <w:pPr>
        <w:tabs>
          <w:tab w:val="num" w:pos="2160"/>
        </w:tabs>
        <w:ind w:left="2160" w:hanging="360"/>
      </w:pPr>
    </w:lvl>
    <w:lvl w:ilvl="3" w:tplc="11CE8A0A" w:tentative="1">
      <w:start w:val="1"/>
      <w:numFmt w:val="lowerLetter"/>
      <w:lvlText w:val="%4."/>
      <w:lvlJc w:val="left"/>
      <w:pPr>
        <w:tabs>
          <w:tab w:val="num" w:pos="2880"/>
        </w:tabs>
        <w:ind w:left="2880" w:hanging="360"/>
      </w:pPr>
    </w:lvl>
    <w:lvl w:ilvl="4" w:tplc="17C2BD6A" w:tentative="1">
      <w:start w:val="1"/>
      <w:numFmt w:val="lowerLetter"/>
      <w:lvlText w:val="%5."/>
      <w:lvlJc w:val="left"/>
      <w:pPr>
        <w:tabs>
          <w:tab w:val="num" w:pos="3600"/>
        </w:tabs>
        <w:ind w:left="3600" w:hanging="360"/>
      </w:pPr>
    </w:lvl>
    <w:lvl w:ilvl="5" w:tplc="0E54EDC6" w:tentative="1">
      <w:start w:val="1"/>
      <w:numFmt w:val="lowerLetter"/>
      <w:lvlText w:val="%6."/>
      <w:lvlJc w:val="left"/>
      <w:pPr>
        <w:tabs>
          <w:tab w:val="num" w:pos="4320"/>
        </w:tabs>
        <w:ind w:left="4320" w:hanging="360"/>
      </w:pPr>
    </w:lvl>
    <w:lvl w:ilvl="6" w:tplc="61AA0FFA" w:tentative="1">
      <w:start w:val="1"/>
      <w:numFmt w:val="lowerLetter"/>
      <w:lvlText w:val="%7."/>
      <w:lvlJc w:val="left"/>
      <w:pPr>
        <w:tabs>
          <w:tab w:val="num" w:pos="5040"/>
        </w:tabs>
        <w:ind w:left="5040" w:hanging="360"/>
      </w:pPr>
    </w:lvl>
    <w:lvl w:ilvl="7" w:tplc="4058F56E" w:tentative="1">
      <w:start w:val="1"/>
      <w:numFmt w:val="lowerLetter"/>
      <w:lvlText w:val="%8."/>
      <w:lvlJc w:val="left"/>
      <w:pPr>
        <w:tabs>
          <w:tab w:val="num" w:pos="5760"/>
        </w:tabs>
        <w:ind w:left="5760" w:hanging="360"/>
      </w:pPr>
    </w:lvl>
    <w:lvl w:ilvl="8" w:tplc="054ED276" w:tentative="1">
      <w:start w:val="1"/>
      <w:numFmt w:val="lowerLetter"/>
      <w:lvlText w:val="%9."/>
      <w:lvlJc w:val="left"/>
      <w:pPr>
        <w:tabs>
          <w:tab w:val="num" w:pos="6480"/>
        </w:tabs>
        <w:ind w:left="6480" w:hanging="360"/>
      </w:p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FB0770A"/>
    <w:multiLevelType w:val="hybridMultilevel"/>
    <w:tmpl w:val="063CAB76"/>
    <w:lvl w:ilvl="0" w:tplc="41E8E616">
      <w:start w:val="1"/>
      <w:numFmt w:val="bullet"/>
      <w:lvlText w:val="●"/>
      <w:lvlJc w:val="left"/>
      <w:pPr>
        <w:ind w:left="720" w:hanging="360"/>
      </w:pPr>
      <w:rPr>
        <w:rFonts w:ascii="Noto Sans Symbols" w:eastAsia="Noto Sans Symbols" w:hAnsi="Noto Sans Symbols" w:cs="Noto Sans Symbols"/>
      </w:rPr>
    </w:lvl>
    <w:lvl w:ilvl="1" w:tplc="69D8ECBC">
      <w:start w:val="1"/>
      <w:numFmt w:val="bullet"/>
      <w:lvlText w:val="o"/>
      <w:lvlJc w:val="left"/>
      <w:pPr>
        <w:ind w:left="1440" w:hanging="360"/>
      </w:pPr>
      <w:rPr>
        <w:rFonts w:ascii="Courier New" w:eastAsia="Courier New" w:hAnsi="Courier New" w:cs="Courier New"/>
      </w:rPr>
    </w:lvl>
    <w:lvl w:ilvl="2" w:tplc="995838BC">
      <w:start w:val="1"/>
      <w:numFmt w:val="bullet"/>
      <w:lvlText w:val="▪"/>
      <w:lvlJc w:val="left"/>
      <w:pPr>
        <w:ind w:left="2160" w:hanging="360"/>
      </w:pPr>
      <w:rPr>
        <w:rFonts w:ascii="Noto Sans Symbols" w:eastAsia="Noto Sans Symbols" w:hAnsi="Noto Sans Symbols" w:cs="Noto Sans Symbols"/>
      </w:rPr>
    </w:lvl>
    <w:lvl w:ilvl="3" w:tplc="D63C74BE">
      <w:start w:val="1"/>
      <w:numFmt w:val="bullet"/>
      <w:lvlText w:val="●"/>
      <w:lvlJc w:val="left"/>
      <w:pPr>
        <w:ind w:left="2880" w:hanging="360"/>
      </w:pPr>
      <w:rPr>
        <w:rFonts w:ascii="Noto Sans Symbols" w:eastAsia="Noto Sans Symbols" w:hAnsi="Noto Sans Symbols" w:cs="Noto Sans Symbols"/>
      </w:rPr>
    </w:lvl>
    <w:lvl w:ilvl="4" w:tplc="FF1690D8">
      <w:start w:val="1"/>
      <w:numFmt w:val="bullet"/>
      <w:lvlText w:val="o"/>
      <w:lvlJc w:val="left"/>
      <w:pPr>
        <w:ind w:left="3600" w:hanging="360"/>
      </w:pPr>
      <w:rPr>
        <w:rFonts w:ascii="Courier New" w:eastAsia="Courier New" w:hAnsi="Courier New" w:cs="Courier New"/>
      </w:rPr>
    </w:lvl>
    <w:lvl w:ilvl="5" w:tplc="457CF952">
      <w:start w:val="1"/>
      <w:numFmt w:val="bullet"/>
      <w:lvlText w:val="▪"/>
      <w:lvlJc w:val="left"/>
      <w:pPr>
        <w:ind w:left="4320" w:hanging="360"/>
      </w:pPr>
      <w:rPr>
        <w:rFonts w:ascii="Noto Sans Symbols" w:eastAsia="Noto Sans Symbols" w:hAnsi="Noto Sans Symbols" w:cs="Noto Sans Symbols"/>
      </w:rPr>
    </w:lvl>
    <w:lvl w:ilvl="6" w:tplc="406E259E">
      <w:start w:val="1"/>
      <w:numFmt w:val="bullet"/>
      <w:lvlText w:val="●"/>
      <w:lvlJc w:val="left"/>
      <w:pPr>
        <w:ind w:left="5040" w:hanging="360"/>
      </w:pPr>
      <w:rPr>
        <w:rFonts w:ascii="Noto Sans Symbols" w:eastAsia="Noto Sans Symbols" w:hAnsi="Noto Sans Symbols" w:cs="Noto Sans Symbols"/>
      </w:rPr>
    </w:lvl>
    <w:lvl w:ilvl="7" w:tplc="7F0C76FA">
      <w:start w:val="1"/>
      <w:numFmt w:val="bullet"/>
      <w:lvlText w:val="o"/>
      <w:lvlJc w:val="left"/>
      <w:pPr>
        <w:ind w:left="5760" w:hanging="360"/>
      </w:pPr>
      <w:rPr>
        <w:rFonts w:ascii="Courier New" w:eastAsia="Courier New" w:hAnsi="Courier New" w:cs="Courier New"/>
      </w:rPr>
    </w:lvl>
    <w:lvl w:ilvl="8" w:tplc="CEB45644">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1E818E6"/>
    <w:multiLevelType w:val="hybridMultilevel"/>
    <w:tmpl w:val="8F58A904"/>
    <w:lvl w:ilvl="0" w:tplc="A72023AA">
      <w:start w:val="1"/>
      <w:numFmt w:val="lowerLetter"/>
      <w:lvlText w:val="%1)"/>
      <w:lvlJc w:val="left"/>
      <w:pPr>
        <w:ind w:left="720" w:hanging="360"/>
      </w:pPr>
      <w:rPr>
        <w:rFonts w:hint="default"/>
        <w:b/>
        <w:bCs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0"/>
  </w:num>
  <w:num w:numId="2">
    <w:abstractNumId w:val="16"/>
  </w:num>
  <w:num w:numId="3">
    <w:abstractNumId w:val="29"/>
  </w:num>
  <w:num w:numId="4">
    <w:abstractNumId w:val="3"/>
  </w:num>
  <w:num w:numId="5">
    <w:abstractNumId w:val="21"/>
  </w:num>
  <w:num w:numId="6">
    <w:abstractNumId w:val="28"/>
  </w:num>
  <w:num w:numId="7">
    <w:abstractNumId w:val="11"/>
  </w:num>
  <w:num w:numId="8">
    <w:abstractNumId w:val="15"/>
  </w:num>
  <w:num w:numId="9">
    <w:abstractNumId w:val="4"/>
  </w:num>
  <w:num w:numId="10">
    <w:abstractNumId w:val="13"/>
  </w:num>
  <w:num w:numId="11">
    <w:abstractNumId w:val="19"/>
  </w:num>
  <w:num w:numId="12">
    <w:abstractNumId w:val="5"/>
  </w:num>
  <w:num w:numId="13">
    <w:abstractNumId w:val="23"/>
  </w:num>
  <w:num w:numId="14">
    <w:abstractNumId w:val="2"/>
  </w:num>
  <w:num w:numId="15">
    <w:abstractNumId w:val="25"/>
  </w:num>
  <w:num w:numId="16">
    <w:abstractNumId w:val="20"/>
  </w:num>
  <w:num w:numId="17">
    <w:abstractNumId w:val="30"/>
  </w:num>
  <w:num w:numId="18">
    <w:abstractNumId w:val="14"/>
  </w:num>
  <w:num w:numId="19">
    <w:abstractNumId w:val="17"/>
  </w:num>
  <w:num w:numId="20">
    <w:abstractNumId w:val="22"/>
  </w:num>
  <w:num w:numId="21">
    <w:abstractNumId w:val="8"/>
  </w:num>
  <w:num w:numId="22">
    <w:abstractNumId w:val="9"/>
  </w:num>
  <w:num w:numId="23">
    <w:abstractNumId w:val="7"/>
  </w:num>
  <w:num w:numId="24">
    <w:abstractNumId w:val="24"/>
  </w:num>
  <w:num w:numId="25">
    <w:abstractNumId w:val="0"/>
  </w:num>
  <w:num w:numId="26">
    <w:abstractNumId w:val="18"/>
  </w:num>
  <w:num w:numId="27">
    <w:abstractNumId w:val="6"/>
  </w:num>
  <w:num w:numId="28">
    <w:abstractNumId w:val="26"/>
  </w:num>
  <w:num w:numId="29">
    <w:abstractNumId w:val="12"/>
  </w:num>
  <w:num w:numId="30">
    <w:abstractNumId w:val="27"/>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E0MzQxtDQ3MzYxMzFT0lEKTi0uzszPAykwqgUAkMdG4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13CA7"/>
    <w:rsid w:val="00034B27"/>
    <w:rsid w:val="00044C1B"/>
    <w:rsid w:val="000473BE"/>
    <w:rsid w:val="0005261B"/>
    <w:rsid w:val="00062BA1"/>
    <w:rsid w:val="00063527"/>
    <w:rsid w:val="00067C7D"/>
    <w:rsid w:val="00073958"/>
    <w:rsid w:val="00073ADB"/>
    <w:rsid w:val="00080A12"/>
    <w:rsid w:val="000854F1"/>
    <w:rsid w:val="000A09B3"/>
    <w:rsid w:val="000B552A"/>
    <w:rsid w:val="000C4F2E"/>
    <w:rsid w:val="000D79B4"/>
    <w:rsid w:val="000E6039"/>
    <w:rsid w:val="000F0560"/>
    <w:rsid w:val="000F0B38"/>
    <w:rsid w:val="000F28A5"/>
    <w:rsid w:val="000F61FD"/>
    <w:rsid w:val="000F7728"/>
    <w:rsid w:val="00102A19"/>
    <w:rsid w:val="00104D2B"/>
    <w:rsid w:val="00107331"/>
    <w:rsid w:val="001079F8"/>
    <w:rsid w:val="001108D7"/>
    <w:rsid w:val="00125D33"/>
    <w:rsid w:val="00141CFE"/>
    <w:rsid w:val="00142792"/>
    <w:rsid w:val="00155970"/>
    <w:rsid w:val="00157DBC"/>
    <w:rsid w:val="001635B9"/>
    <w:rsid w:val="00185F2D"/>
    <w:rsid w:val="00191E31"/>
    <w:rsid w:val="00196159"/>
    <w:rsid w:val="00197F98"/>
    <w:rsid w:val="001A6026"/>
    <w:rsid w:val="001B0FA2"/>
    <w:rsid w:val="001B1ACD"/>
    <w:rsid w:val="001B1C0E"/>
    <w:rsid w:val="001B7EB3"/>
    <w:rsid w:val="001D3938"/>
    <w:rsid w:val="001D407F"/>
    <w:rsid w:val="001E5404"/>
    <w:rsid w:val="001F58D7"/>
    <w:rsid w:val="00210B05"/>
    <w:rsid w:val="002140A3"/>
    <w:rsid w:val="00214821"/>
    <w:rsid w:val="00225873"/>
    <w:rsid w:val="00241091"/>
    <w:rsid w:val="002565BB"/>
    <w:rsid w:val="00266F17"/>
    <w:rsid w:val="0026725D"/>
    <w:rsid w:val="00272361"/>
    <w:rsid w:val="00286A5A"/>
    <w:rsid w:val="00293D6D"/>
    <w:rsid w:val="002B1A44"/>
    <w:rsid w:val="002B519B"/>
    <w:rsid w:val="002C076B"/>
    <w:rsid w:val="002F0A1E"/>
    <w:rsid w:val="00303605"/>
    <w:rsid w:val="00303841"/>
    <w:rsid w:val="0030628C"/>
    <w:rsid w:val="003107B2"/>
    <w:rsid w:val="003123BB"/>
    <w:rsid w:val="00313690"/>
    <w:rsid w:val="00320D83"/>
    <w:rsid w:val="00322092"/>
    <w:rsid w:val="00336C13"/>
    <w:rsid w:val="00337D51"/>
    <w:rsid w:val="00341436"/>
    <w:rsid w:val="00351087"/>
    <w:rsid w:val="003708B4"/>
    <w:rsid w:val="00371332"/>
    <w:rsid w:val="0037620E"/>
    <w:rsid w:val="0038468C"/>
    <w:rsid w:val="00392053"/>
    <w:rsid w:val="00397D4C"/>
    <w:rsid w:val="003A200B"/>
    <w:rsid w:val="003A5474"/>
    <w:rsid w:val="003C2A9A"/>
    <w:rsid w:val="003E5E22"/>
    <w:rsid w:val="003F069C"/>
    <w:rsid w:val="003F30EE"/>
    <w:rsid w:val="003F3EE1"/>
    <w:rsid w:val="003F6198"/>
    <w:rsid w:val="003F7E2F"/>
    <w:rsid w:val="00400C38"/>
    <w:rsid w:val="00404043"/>
    <w:rsid w:val="00406B19"/>
    <w:rsid w:val="0041000A"/>
    <w:rsid w:val="00416F76"/>
    <w:rsid w:val="004238CA"/>
    <w:rsid w:val="0043317C"/>
    <w:rsid w:val="004337D2"/>
    <w:rsid w:val="00454C03"/>
    <w:rsid w:val="00470BF1"/>
    <w:rsid w:val="0047195B"/>
    <w:rsid w:val="004719E2"/>
    <w:rsid w:val="004769ED"/>
    <w:rsid w:val="004853CF"/>
    <w:rsid w:val="00492956"/>
    <w:rsid w:val="0049557F"/>
    <w:rsid w:val="004955F1"/>
    <w:rsid w:val="0049720C"/>
    <w:rsid w:val="004B4505"/>
    <w:rsid w:val="004B74FD"/>
    <w:rsid w:val="004D5FCC"/>
    <w:rsid w:val="004E0680"/>
    <w:rsid w:val="004E44D9"/>
    <w:rsid w:val="004E4568"/>
    <w:rsid w:val="004F1078"/>
    <w:rsid w:val="004F359E"/>
    <w:rsid w:val="0050361D"/>
    <w:rsid w:val="00507421"/>
    <w:rsid w:val="00516D60"/>
    <w:rsid w:val="005170D1"/>
    <w:rsid w:val="0052328A"/>
    <w:rsid w:val="005243D0"/>
    <w:rsid w:val="0052718E"/>
    <w:rsid w:val="005355C7"/>
    <w:rsid w:val="00540DD7"/>
    <w:rsid w:val="00551D82"/>
    <w:rsid w:val="00555F6B"/>
    <w:rsid w:val="0055648F"/>
    <w:rsid w:val="00563FE1"/>
    <w:rsid w:val="00566BAA"/>
    <w:rsid w:val="00573254"/>
    <w:rsid w:val="00593C15"/>
    <w:rsid w:val="005A31B7"/>
    <w:rsid w:val="005A50E3"/>
    <w:rsid w:val="005B0E57"/>
    <w:rsid w:val="005B2828"/>
    <w:rsid w:val="005C39E4"/>
    <w:rsid w:val="005D42D2"/>
    <w:rsid w:val="005E3533"/>
    <w:rsid w:val="0060102A"/>
    <w:rsid w:val="006064B0"/>
    <w:rsid w:val="0061652E"/>
    <w:rsid w:val="00622578"/>
    <w:rsid w:val="00622A37"/>
    <w:rsid w:val="00635C68"/>
    <w:rsid w:val="00642849"/>
    <w:rsid w:val="006447A2"/>
    <w:rsid w:val="0064660C"/>
    <w:rsid w:val="0064692A"/>
    <w:rsid w:val="006513DE"/>
    <w:rsid w:val="00657316"/>
    <w:rsid w:val="00672733"/>
    <w:rsid w:val="0067430E"/>
    <w:rsid w:val="006904C0"/>
    <w:rsid w:val="00695909"/>
    <w:rsid w:val="006A1355"/>
    <w:rsid w:val="006A2C89"/>
    <w:rsid w:val="006A400C"/>
    <w:rsid w:val="006A457A"/>
    <w:rsid w:val="006A5894"/>
    <w:rsid w:val="006C396E"/>
    <w:rsid w:val="006C4EED"/>
    <w:rsid w:val="006D43AF"/>
    <w:rsid w:val="006E3D26"/>
    <w:rsid w:val="006E4797"/>
    <w:rsid w:val="00700B34"/>
    <w:rsid w:val="0070444F"/>
    <w:rsid w:val="007065A5"/>
    <w:rsid w:val="00712E2D"/>
    <w:rsid w:val="00714912"/>
    <w:rsid w:val="00720E82"/>
    <w:rsid w:val="0072290E"/>
    <w:rsid w:val="007236AF"/>
    <w:rsid w:val="00724F2F"/>
    <w:rsid w:val="00725121"/>
    <w:rsid w:val="00731125"/>
    <w:rsid w:val="00732A2D"/>
    <w:rsid w:val="00735B81"/>
    <w:rsid w:val="0073750B"/>
    <w:rsid w:val="00742A91"/>
    <w:rsid w:val="007439D1"/>
    <w:rsid w:val="00745C65"/>
    <w:rsid w:val="007617DA"/>
    <w:rsid w:val="007636E9"/>
    <w:rsid w:val="00776833"/>
    <w:rsid w:val="0077722E"/>
    <w:rsid w:val="00782182"/>
    <w:rsid w:val="007970F1"/>
    <w:rsid w:val="007C40F5"/>
    <w:rsid w:val="007C419D"/>
    <w:rsid w:val="007D3B17"/>
    <w:rsid w:val="007E0A95"/>
    <w:rsid w:val="007E493D"/>
    <w:rsid w:val="007E6B32"/>
    <w:rsid w:val="007F13A9"/>
    <w:rsid w:val="00801E59"/>
    <w:rsid w:val="008044FA"/>
    <w:rsid w:val="00806F60"/>
    <w:rsid w:val="00811354"/>
    <w:rsid w:val="0081794B"/>
    <w:rsid w:val="008404EC"/>
    <w:rsid w:val="0085439F"/>
    <w:rsid w:val="00864CE0"/>
    <w:rsid w:val="00864EAE"/>
    <w:rsid w:val="0087470B"/>
    <w:rsid w:val="00893D69"/>
    <w:rsid w:val="008A41A7"/>
    <w:rsid w:val="008B0FD0"/>
    <w:rsid w:val="008D4DBC"/>
    <w:rsid w:val="008E62A0"/>
    <w:rsid w:val="008E7BC0"/>
    <w:rsid w:val="008F3E46"/>
    <w:rsid w:val="008F73AF"/>
    <w:rsid w:val="009250EA"/>
    <w:rsid w:val="009272AB"/>
    <w:rsid w:val="00931DE1"/>
    <w:rsid w:val="00940EF2"/>
    <w:rsid w:val="009447CE"/>
    <w:rsid w:val="00966F93"/>
    <w:rsid w:val="009726E0"/>
    <w:rsid w:val="00974D1A"/>
    <w:rsid w:val="009A019D"/>
    <w:rsid w:val="009A5D22"/>
    <w:rsid w:val="009C7426"/>
    <w:rsid w:val="009C7B33"/>
    <w:rsid w:val="009D1423"/>
    <w:rsid w:val="009D4630"/>
    <w:rsid w:val="009E42FD"/>
    <w:rsid w:val="009F66B3"/>
    <w:rsid w:val="00A137B4"/>
    <w:rsid w:val="00A17518"/>
    <w:rsid w:val="00A3322E"/>
    <w:rsid w:val="00A438EC"/>
    <w:rsid w:val="00A5334D"/>
    <w:rsid w:val="00A540F3"/>
    <w:rsid w:val="00A552DD"/>
    <w:rsid w:val="00A55DCE"/>
    <w:rsid w:val="00A573DF"/>
    <w:rsid w:val="00A76DCA"/>
    <w:rsid w:val="00A8565E"/>
    <w:rsid w:val="00A94225"/>
    <w:rsid w:val="00A96FB3"/>
    <w:rsid w:val="00AA44DC"/>
    <w:rsid w:val="00AB1774"/>
    <w:rsid w:val="00AB319E"/>
    <w:rsid w:val="00AB711B"/>
    <w:rsid w:val="00AC2E51"/>
    <w:rsid w:val="00AC38CA"/>
    <w:rsid w:val="00AC464F"/>
    <w:rsid w:val="00AC4DDA"/>
    <w:rsid w:val="00AD0CDD"/>
    <w:rsid w:val="00AF124D"/>
    <w:rsid w:val="00AF12BA"/>
    <w:rsid w:val="00AF3A29"/>
    <w:rsid w:val="00AF641D"/>
    <w:rsid w:val="00AF7EF0"/>
    <w:rsid w:val="00B05A98"/>
    <w:rsid w:val="00B06121"/>
    <w:rsid w:val="00B166BA"/>
    <w:rsid w:val="00B23257"/>
    <w:rsid w:val="00B261DC"/>
    <w:rsid w:val="00B36CBA"/>
    <w:rsid w:val="00B476F6"/>
    <w:rsid w:val="00B572D5"/>
    <w:rsid w:val="00B62822"/>
    <w:rsid w:val="00B662E8"/>
    <w:rsid w:val="00B7081E"/>
    <w:rsid w:val="00B73FE5"/>
    <w:rsid w:val="00B748E9"/>
    <w:rsid w:val="00B7493B"/>
    <w:rsid w:val="00B764A9"/>
    <w:rsid w:val="00B86DCC"/>
    <w:rsid w:val="00B94A41"/>
    <w:rsid w:val="00BA52B5"/>
    <w:rsid w:val="00BB2E60"/>
    <w:rsid w:val="00BC0C16"/>
    <w:rsid w:val="00BD25AE"/>
    <w:rsid w:val="00BE22A2"/>
    <w:rsid w:val="00C009B3"/>
    <w:rsid w:val="00C00ED1"/>
    <w:rsid w:val="00C03316"/>
    <w:rsid w:val="00C06232"/>
    <w:rsid w:val="00C25037"/>
    <w:rsid w:val="00C36DA9"/>
    <w:rsid w:val="00C40B82"/>
    <w:rsid w:val="00C413C1"/>
    <w:rsid w:val="00C46A1B"/>
    <w:rsid w:val="00C57FED"/>
    <w:rsid w:val="00C64A03"/>
    <w:rsid w:val="00C6541A"/>
    <w:rsid w:val="00C6714C"/>
    <w:rsid w:val="00C6714E"/>
    <w:rsid w:val="00C71739"/>
    <w:rsid w:val="00C77C61"/>
    <w:rsid w:val="00C8569A"/>
    <w:rsid w:val="00C9548D"/>
    <w:rsid w:val="00C962F3"/>
    <w:rsid w:val="00C97B3D"/>
    <w:rsid w:val="00CA7690"/>
    <w:rsid w:val="00CB6A92"/>
    <w:rsid w:val="00CD0949"/>
    <w:rsid w:val="00CD3BC9"/>
    <w:rsid w:val="00CD450C"/>
    <w:rsid w:val="00CE5439"/>
    <w:rsid w:val="00CF1CCE"/>
    <w:rsid w:val="00CF35D1"/>
    <w:rsid w:val="00D00D72"/>
    <w:rsid w:val="00D01187"/>
    <w:rsid w:val="00D0301A"/>
    <w:rsid w:val="00D04CF9"/>
    <w:rsid w:val="00D13343"/>
    <w:rsid w:val="00D26239"/>
    <w:rsid w:val="00D2743F"/>
    <w:rsid w:val="00D33D88"/>
    <w:rsid w:val="00D419C2"/>
    <w:rsid w:val="00D52643"/>
    <w:rsid w:val="00D54DDD"/>
    <w:rsid w:val="00D62CC8"/>
    <w:rsid w:val="00D6524B"/>
    <w:rsid w:val="00D66CB5"/>
    <w:rsid w:val="00D6713E"/>
    <w:rsid w:val="00D71659"/>
    <w:rsid w:val="00D9687A"/>
    <w:rsid w:val="00DB1F7A"/>
    <w:rsid w:val="00DD359C"/>
    <w:rsid w:val="00DD3A19"/>
    <w:rsid w:val="00DD7E1C"/>
    <w:rsid w:val="00DE0F51"/>
    <w:rsid w:val="00DE1808"/>
    <w:rsid w:val="00DE581F"/>
    <w:rsid w:val="00DE5913"/>
    <w:rsid w:val="00DE5D67"/>
    <w:rsid w:val="00DF401D"/>
    <w:rsid w:val="00E235EA"/>
    <w:rsid w:val="00E304AF"/>
    <w:rsid w:val="00E43DD5"/>
    <w:rsid w:val="00E5344B"/>
    <w:rsid w:val="00E55B16"/>
    <w:rsid w:val="00E56806"/>
    <w:rsid w:val="00E64BD4"/>
    <w:rsid w:val="00E8209F"/>
    <w:rsid w:val="00E82148"/>
    <w:rsid w:val="00EA122F"/>
    <w:rsid w:val="00EB1E68"/>
    <w:rsid w:val="00EC3EE1"/>
    <w:rsid w:val="00EC463A"/>
    <w:rsid w:val="00ED4796"/>
    <w:rsid w:val="00ED47E1"/>
    <w:rsid w:val="00ED68AA"/>
    <w:rsid w:val="00EE40BD"/>
    <w:rsid w:val="00EF1605"/>
    <w:rsid w:val="00EF4881"/>
    <w:rsid w:val="00F00FE1"/>
    <w:rsid w:val="00F05749"/>
    <w:rsid w:val="00F10EFA"/>
    <w:rsid w:val="00F16BAA"/>
    <w:rsid w:val="00F16C9E"/>
    <w:rsid w:val="00F20E3F"/>
    <w:rsid w:val="00F21FE6"/>
    <w:rsid w:val="00F23FBB"/>
    <w:rsid w:val="00F25696"/>
    <w:rsid w:val="00F30B2E"/>
    <w:rsid w:val="00F30B8F"/>
    <w:rsid w:val="00F328D9"/>
    <w:rsid w:val="00F35A0F"/>
    <w:rsid w:val="00F4097C"/>
    <w:rsid w:val="00F4442A"/>
    <w:rsid w:val="00F444FC"/>
    <w:rsid w:val="00F47D1E"/>
    <w:rsid w:val="00F500BD"/>
    <w:rsid w:val="00F51A3C"/>
    <w:rsid w:val="00F552C6"/>
    <w:rsid w:val="00F600DB"/>
    <w:rsid w:val="00F63740"/>
    <w:rsid w:val="00F656CB"/>
    <w:rsid w:val="00F72619"/>
    <w:rsid w:val="00F7370E"/>
    <w:rsid w:val="00F76B1D"/>
    <w:rsid w:val="00F77F58"/>
    <w:rsid w:val="00F81B9F"/>
    <w:rsid w:val="00F8758E"/>
    <w:rsid w:val="00F878E1"/>
    <w:rsid w:val="00FA6A7A"/>
    <w:rsid w:val="00FB6198"/>
    <w:rsid w:val="00FC0CAB"/>
    <w:rsid w:val="00FC0ED0"/>
    <w:rsid w:val="00FC424C"/>
    <w:rsid w:val="00FC4FBD"/>
    <w:rsid w:val="00FD370D"/>
    <w:rsid w:val="00FD48F8"/>
    <w:rsid w:val="00FD68E0"/>
    <w:rsid w:val="00FD726C"/>
    <w:rsid w:val="00FE55E8"/>
    <w:rsid w:val="00FF5272"/>
    <w:rsid w:val="047569D5"/>
    <w:rsid w:val="493FA731"/>
    <w:rsid w:val="60EDA67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F1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2A0"/>
  </w:style>
  <w:style w:type="paragraph" w:styleId="Heading1">
    <w:name w:val="heading 1"/>
    <w:basedOn w:val="Normal"/>
    <w:next w:val="Normal"/>
    <w:uiPriority w:val="9"/>
    <w:qFormat/>
    <w:rsid w:val="008E62A0"/>
    <w:pPr>
      <w:keepNext/>
      <w:spacing w:before="240" w:after="60"/>
      <w:outlineLvl w:val="0"/>
    </w:pPr>
    <w:rPr>
      <w:b/>
      <w:sz w:val="28"/>
      <w:szCs w:val="28"/>
    </w:rPr>
  </w:style>
  <w:style w:type="paragraph" w:styleId="Heading2">
    <w:name w:val="heading 2"/>
    <w:basedOn w:val="Normal"/>
    <w:next w:val="Normal"/>
    <w:uiPriority w:val="9"/>
    <w:semiHidden/>
    <w:unhideWhenUsed/>
    <w:qFormat/>
    <w:rsid w:val="008E62A0"/>
    <w:pPr>
      <w:keepNext/>
      <w:outlineLvl w:val="1"/>
    </w:pPr>
    <w:rPr>
      <w:b/>
    </w:rPr>
  </w:style>
  <w:style w:type="paragraph" w:styleId="Heading3">
    <w:name w:val="heading 3"/>
    <w:basedOn w:val="Normal"/>
    <w:next w:val="Normal"/>
    <w:uiPriority w:val="9"/>
    <w:semiHidden/>
    <w:unhideWhenUsed/>
    <w:qFormat/>
    <w:rsid w:val="008E62A0"/>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8E62A0"/>
    <w:pPr>
      <w:keepNext/>
      <w:keepLines/>
      <w:spacing w:before="240" w:after="40"/>
      <w:outlineLvl w:val="3"/>
    </w:pPr>
    <w:rPr>
      <w:b/>
    </w:rPr>
  </w:style>
  <w:style w:type="paragraph" w:styleId="Heading5">
    <w:name w:val="heading 5"/>
    <w:basedOn w:val="Normal"/>
    <w:next w:val="Normal"/>
    <w:uiPriority w:val="9"/>
    <w:semiHidden/>
    <w:unhideWhenUsed/>
    <w:qFormat/>
    <w:rsid w:val="008E62A0"/>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8E62A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8E62A0"/>
    <w:pPr>
      <w:keepNext/>
      <w:keepLines/>
      <w:spacing w:before="480" w:after="120"/>
    </w:pPr>
    <w:rPr>
      <w:b/>
      <w:sz w:val="72"/>
      <w:szCs w:val="72"/>
    </w:rPr>
  </w:style>
  <w:style w:type="paragraph" w:styleId="Subtitle">
    <w:name w:val="Subtitle"/>
    <w:basedOn w:val="Normal"/>
    <w:next w:val="Normal"/>
    <w:uiPriority w:val="11"/>
    <w:qFormat/>
    <w:rsid w:val="008E62A0"/>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character" w:customStyle="1" w:styleId="normaltextrun">
    <w:name w:val="normaltextrun"/>
    <w:basedOn w:val="DefaultParagraphFont"/>
    <w:rsid w:val="00731125"/>
  </w:style>
  <w:style w:type="paragraph" w:styleId="ListParagraph">
    <w:name w:val="List Paragraph"/>
    <w:basedOn w:val="Normal"/>
    <w:uiPriority w:val="34"/>
    <w:qFormat/>
    <w:rsid w:val="0026725D"/>
    <w:pPr>
      <w:widowControl/>
      <w:spacing w:after="160" w:line="259" w:lineRule="auto"/>
      <w:ind w:left="720"/>
      <w:contextualSpacing/>
      <w:jc w:val="left"/>
    </w:pPr>
    <w:rPr>
      <w:rFonts w:asciiTheme="minorHAnsi" w:eastAsiaTheme="minorHAnsi" w:hAnsiTheme="minorHAnsi" w:cstheme="minorBidi"/>
      <w:sz w:val="22"/>
      <w:szCs w:val="22"/>
      <w:lang w:val="es-MX"/>
    </w:rPr>
  </w:style>
  <w:style w:type="paragraph" w:styleId="BalloonText">
    <w:name w:val="Balloon Text"/>
    <w:basedOn w:val="Normal"/>
    <w:link w:val="BalloonTextChar"/>
    <w:uiPriority w:val="99"/>
    <w:semiHidden/>
    <w:unhideWhenUsed/>
    <w:rsid w:val="00CE5439"/>
    <w:rPr>
      <w:rFonts w:ascii="Tahoma" w:hAnsi="Tahoma" w:cs="Tahoma"/>
      <w:sz w:val="16"/>
      <w:szCs w:val="16"/>
    </w:rPr>
  </w:style>
  <w:style w:type="character" w:customStyle="1" w:styleId="BalloonTextChar">
    <w:name w:val="Balloon Text Char"/>
    <w:basedOn w:val="DefaultParagraphFont"/>
    <w:link w:val="BalloonText"/>
    <w:uiPriority w:val="99"/>
    <w:semiHidden/>
    <w:rsid w:val="00CE5439"/>
    <w:rPr>
      <w:rFonts w:ascii="Tahoma" w:hAnsi="Tahoma" w:cs="Tahoma"/>
      <w:sz w:val="16"/>
      <w:szCs w:val="16"/>
    </w:rPr>
  </w:style>
  <w:style w:type="character" w:styleId="FollowedHyperlink">
    <w:name w:val="FollowedHyperlink"/>
    <w:basedOn w:val="DefaultParagraphFont"/>
    <w:uiPriority w:val="99"/>
    <w:semiHidden/>
    <w:unhideWhenUsed/>
    <w:rsid w:val="00E8209F"/>
    <w:rPr>
      <w:color w:val="800080" w:themeColor="followedHyperlink"/>
      <w:u w:val="single"/>
    </w:rPr>
  </w:style>
  <w:style w:type="character" w:customStyle="1" w:styleId="Mencinsinresolver2">
    <w:name w:val="Mención sin resolver2"/>
    <w:basedOn w:val="DefaultParagraphFont"/>
    <w:uiPriority w:val="99"/>
    <w:semiHidden/>
    <w:unhideWhenUsed/>
    <w:rsid w:val="00AA44DC"/>
    <w:rPr>
      <w:color w:val="605E5C"/>
      <w:shd w:val="clear" w:color="auto" w:fill="E1DFDD"/>
    </w:rPr>
  </w:style>
  <w:style w:type="character" w:styleId="LineNumber">
    <w:name w:val="line number"/>
    <w:basedOn w:val="DefaultParagraphFont"/>
    <w:uiPriority w:val="99"/>
    <w:semiHidden/>
    <w:unhideWhenUsed/>
    <w:rsid w:val="00EF1605"/>
  </w:style>
  <w:style w:type="paragraph" w:customStyle="1" w:styleId="EndNoteBibliographyTitle">
    <w:name w:val="EndNote Bibliography Title"/>
    <w:basedOn w:val="Normal"/>
    <w:link w:val="EndNoteBibliographyTitleCar"/>
    <w:rsid w:val="0081794B"/>
    <w:pPr>
      <w:jc w:val="center"/>
    </w:pPr>
    <w:rPr>
      <w:noProof/>
    </w:rPr>
  </w:style>
  <w:style w:type="character" w:customStyle="1" w:styleId="EndNoteBibliographyTitleCar">
    <w:name w:val="EndNote Bibliography Title Car"/>
    <w:basedOn w:val="DefaultParagraphFont"/>
    <w:link w:val="EndNoteBibliographyTitle"/>
    <w:rsid w:val="0081794B"/>
    <w:rPr>
      <w:noProof/>
    </w:rPr>
  </w:style>
  <w:style w:type="paragraph" w:customStyle="1" w:styleId="EndNoteBibliography">
    <w:name w:val="EndNote Bibliography"/>
    <w:basedOn w:val="Normal"/>
    <w:link w:val="EndNoteBibliographyCar"/>
    <w:rsid w:val="0081794B"/>
    <w:rPr>
      <w:noProof/>
    </w:rPr>
  </w:style>
  <w:style w:type="character" w:customStyle="1" w:styleId="EndNoteBibliographyCar">
    <w:name w:val="EndNote Bibliography Car"/>
    <w:basedOn w:val="DefaultParagraphFont"/>
    <w:link w:val="EndNoteBibliography"/>
    <w:rsid w:val="0081794B"/>
    <w:rPr>
      <w:noProof/>
    </w:rPr>
  </w:style>
  <w:style w:type="paragraph" w:customStyle="1" w:styleId="paragraph">
    <w:name w:val="paragraph"/>
    <w:basedOn w:val="Normal"/>
    <w:rsid w:val="00966F93"/>
    <w:pPr>
      <w:widowControl/>
      <w:spacing w:before="100" w:beforeAutospacing="1" w:after="100" w:afterAutospacing="1"/>
      <w:jc w:val="left"/>
    </w:pPr>
    <w:rPr>
      <w:rFonts w:ascii="Times New Roman" w:eastAsia="Times New Roman" w:hAnsi="Times New Roman" w:cs="Times New Roman"/>
      <w:lang w:val="es-MX" w:eastAsia="es-MX"/>
    </w:rPr>
  </w:style>
  <w:style w:type="character" w:customStyle="1" w:styleId="spellingerror">
    <w:name w:val="spellingerror"/>
    <w:basedOn w:val="DefaultParagraphFont"/>
    <w:rsid w:val="00966F93"/>
  </w:style>
  <w:style w:type="character" w:customStyle="1" w:styleId="eop">
    <w:name w:val="eop"/>
    <w:basedOn w:val="DefaultParagraphFont"/>
    <w:rsid w:val="00966F93"/>
  </w:style>
  <w:style w:type="character" w:styleId="CommentReference">
    <w:name w:val="annotation reference"/>
    <w:basedOn w:val="DefaultParagraphFont"/>
    <w:uiPriority w:val="99"/>
    <w:semiHidden/>
    <w:unhideWhenUsed/>
    <w:rsid w:val="00D6713E"/>
    <w:rPr>
      <w:sz w:val="16"/>
      <w:szCs w:val="16"/>
    </w:rPr>
  </w:style>
  <w:style w:type="paragraph" w:styleId="CommentText">
    <w:name w:val="annotation text"/>
    <w:basedOn w:val="Normal"/>
    <w:link w:val="CommentTextChar"/>
    <w:uiPriority w:val="99"/>
    <w:unhideWhenUsed/>
    <w:rsid w:val="00D6713E"/>
    <w:rPr>
      <w:sz w:val="20"/>
      <w:szCs w:val="20"/>
    </w:rPr>
  </w:style>
  <w:style w:type="character" w:customStyle="1" w:styleId="CommentTextChar">
    <w:name w:val="Comment Text Char"/>
    <w:basedOn w:val="DefaultParagraphFont"/>
    <w:link w:val="CommentText"/>
    <w:uiPriority w:val="99"/>
    <w:rsid w:val="00D6713E"/>
    <w:rPr>
      <w:sz w:val="20"/>
      <w:szCs w:val="20"/>
    </w:rPr>
  </w:style>
  <w:style w:type="paragraph" w:styleId="CommentSubject">
    <w:name w:val="annotation subject"/>
    <w:basedOn w:val="CommentText"/>
    <w:next w:val="CommentText"/>
    <w:link w:val="CommentSubjectChar"/>
    <w:uiPriority w:val="99"/>
    <w:semiHidden/>
    <w:unhideWhenUsed/>
    <w:rsid w:val="00D6713E"/>
    <w:rPr>
      <w:b/>
      <w:bCs/>
    </w:rPr>
  </w:style>
  <w:style w:type="character" w:customStyle="1" w:styleId="CommentSubjectChar">
    <w:name w:val="Comment Subject Char"/>
    <w:basedOn w:val="CommentTextChar"/>
    <w:link w:val="CommentSubject"/>
    <w:uiPriority w:val="99"/>
    <w:semiHidden/>
    <w:rsid w:val="00D6713E"/>
    <w:rPr>
      <w:b/>
      <w:bCs/>
      <w:sz w:val="20"/>
      <w:szCs w:val="20"/>
    </w:rPr>
  </w:style>
  <w:style w:type="paragraph" w:styleId="Footer">
    <w:name w:val="footer"/>
    <w:basedOn w:val="Normal"/>
    <w:link w:val="FooterChar"/>
    <w:uiPriority w:val="99"/>
    <w:unhideWhenUsed/>
    <w:rsid w:val="00D52643"/>
    <w:pPr>
      <w:tabs>
        <w:tab w:val="center" w:pos="4513"/>
        <w:tab w:val="right" w:pos="9026"/>
      </w:tabs>
    </w:pPr>
  </w:style>
  <w:style w:type="character" w:customStyle="1" w:styleId="FooterChar">
    <w:name w:val="Footer Char"/>
    <w:basedOn w:val="DefaultParagraphFont"/>
    <w:link w:val="Footer"/>
    <w:uiPriority w:val="99"/>
    <w:rsid w:val="00D52643"/>
  </w:style>
  <w:style w:type="paragraph" w:styleId="Revision">
    <w:name w:val="Revision"/>
    <w:hidden/>
    <w:uiPriority w:val="99"/>
    <w:semiHidden/>
    <w:rsid w:val="0050361D"/>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4243">
      <w:bodyDiv w:val="1"/>
      <w:marLeft w:val="0"/>
      <w:marRight w:val="0"/>
      <w:marTop w:val="0"/>
      <w:marBottom w:val="0"/>
      <w:divBdr>
        <w:top w:val="none" w:sz="0" w:space="0" w:color="auto"/>
        <w:left w:val="none" w:sz="0" w:space="0" w:color="auto"/>
        <w:bottom w:val="none" w:sz="0" w:space="0" w:color="auto"/>
        <w:right w:val="none" w:sz="0" w:space="0" w:color="auto"/>
      </w:divBdr>
      <w:divsChild>
        <w:div w:id="514655264">
          <w:marLeft w:val="0"/>
          <w:marRight w:val="0"/>
          <w:marTop w:val="0"/>
          <w:marBottom w:val="0"/>
          <w:divBdr>
            <w:top w:val="none" w:sz="0" w:space="0" w:color="auto"/>
            <w:left w:val="none" w:sz="0" w:space="0" w:color="auto"/>
            <w:bottom w:val="none" w:sz="0" w:space="0" w:color="auto"/>
            <w:right w:val="none" w:sz="0" w:space="0" w:color="auto"/>
          </w:divBdr>
          <w:divsChild>
            <w:div w:id="13387283">
              <w:marLeft w:val="0"/>
              <w:marRight w:val="0"/>
              <w:marTop w:val="0"/>
              <w:marBottom w:val="0"/>
              <w:divBdr>
                <w:top w:val="none" w:sz="0" w:space="0" w:color="auto"/>
                <w:left w:val="none" w:sz="0" w:space="0" w:color="auto"/>
                <w:bottom w:val="none" w:sz="0" w:space="0" w:color="auto"/>
                <w:right w:val="none" w:sz="0" w:space="0" w:color="auto"/>
              </w:divBdr>
            </w:div>
            <w:div w:id="1047602573">
              <w:marLeft w:val="0"/>
              <w:marRight w:val="0"/>
              <w:marTop w:val="0"/>
              <w:marBottom w:val="0"/>
              <w:divBdr>
                <w:top w:val="none" w:sz="0" w:space="0" w:color="auto"/>
                <w:left w:val="none" w:sz="0" w:space="0" w:color="auto"/>
                <w:bottom w:val="none" w:sz="0" w:space="0" w:color="auto"/>
                <w:right w:val="none" w:sz="0" w:space="0" w:color="auto"/>
              </w:divBdr>
            </w:div>
          </w:divsChild>
        </w:div>
        <w:div w:id="702175145">
          <w:marLeft w:val="0"/>
          <w:marRight w:val="0"/>
          <w:marTop w:val="0"/>
          <w:marBottom w:val="0"/>
          <w:divBdr>
            <w:top w:val="none" w:sz="0" w:space="0" w:color="auto"/>
            <w:left w:val="none" w:sz="0" w:space="0" w:color="auto"/>
            <w:bottom w:val="none" w:sz="0" w:space="0" w:color="auto"/>
            <w:right w:val="none" w:sz="0" w:space="0" w:color="auto"/>
          </w:divBdr>
          <w:divsChild>
            <w:div w:id="654992443">
              <w:marLeft w:val="0"/>
              <w:marRight w:val="0"/>
              <w:marTop w:val="0"/>
              <w:marBottom w:val="0"/>
              <w:divBdr>
                <w:top w:val="none" w:sz="0" w:space="0" w:color="auto"/>
                <w:left w:val="none" w:sz="0" w:space="0" w:color="auto"/>
                <w:bottom w:val="none" w:sz="0" w:space="0" w:color="auto"/>
                <w:right w:val="none" w:sz="0" w:space="0" w:color="auto"/>
              </w:divBdr>
            </w:div>
            <w:div w:id="680545949">
              <w:marLeft w:val="0"/>
              <w:marRight w:val="0"/>
              <w:marTop w:val="0"/>
              <w:marBottom w:val="0"/>
              <w:divBdr>
                <w:top w:val="none" w:sz="0" w:space="0" w:color="auto"/>
                <w:left w:val="none" w:sz="0" w:space="0" w:color="auto"/>
                <w:bottom w:val="none" w:sz="0" w:space="0" w:color="auto"/>
                <w:right w:val="none" w:sz="0" w:space="0" w:color="auto"/>
              </w:divBdr>
            </w:div>
            <w:div w:id="7012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027</Words>
  <Characters>34360</Characters>
  <Application>Microsoft Office Word</Application>
  <DocSecurity>0</DocSecurity>
  <Lines>286</Lines>
  <Paragraphs>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4-30T07:16:00Z</dcterms:created>
  <dcterms:modified xsi:type="dcterms:W3CDTF">2021-04-30T07:16:00Z</dcterms:modified>
</cp:coreProperties>
</file>